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CFA15" w14:textId="77777777" w:rsidR="00017357" w:rsidRPr="00695ECF" w:rsidRDefault="00017357" w:rsidP="00CB0270">
      <w:pPr>
        <w:pStyle w:val="X-heading1introductorypart"/>
      </w:pPr>
      <w:r w:rsidRPr="00E11E69">
        <w:t>Abstract</w:t>
      </w:r>
    </w:p>
    <w:p w14:paraId="719896E8" w14:textId="17608A23" w:rsidR="002421C4" w:rsidRDefault="002421C4" w:rsidP="002421C4">
      <w:r>
        <w:t xml:space="preserve">Machine learning, especially deep learning, is becoming popular in biological </w:t>
      </w:r>
      <w:r w:rsidR="0094441C">
        <w:t>and</w:t>
      </w:r>
      <w:r>
        <w:t xml:space="preserve"> medical field</w:t>
      </w:r>
      <w:r w:rsidR="007230D2">
        <w:t>s</w:t>
      </w:r>
      <w:r>
        <w:t xml:space="preserve">. However, </w:t>
      </w:r>
      <w:r w:rsidRPr="00844D5E">
        <w:t xml:space="preserve">researches </w:t>
      </w:r>
      <w:r w:rsidR="001D5533">
        <w:t>using this technique</w:t>
      </w:r>
      <w:r>
        <w:t xml:space="preserve"> are somehow prohibited by a lack of large and suitable dataset. A new machine learning setting called Federated learning is considered to have </w:t>
      </w:r>
      <w:r w:rsidR="00AA71B3">
        <w:t>an</w:t>
      </w:r>
      <w:r>
        <w:t xml:space="preserve"> ability of utilizing small and private datasets without leakage in privacy, giving more potential opportunities for future researches. </w:t>
      </w:r>
    </w:p>
    <w:p w14:paraId="05E234C7" w14:textId="3BB591E4" w:rsidR="002421C4" w:rsidRDefault="002421C4" w:rsidP="002421C4">
      <w:r>
        <w:t>In this project, we test federated learning’s behavior</w:t>
      </w:r>
      <w:r w:rsidR="003E3497">
        <w:t>s</w:t>
      </w:r>
      <w:r>
        <w:t xml:space="preserve"> under various scenarios using CIFAR10 dataset. We also provide an example federated </w:t>
      </w:r>
      <w:r w:rsidR="00721517" w:rsidRPr="00C021E6">
        <w:rPr>
          <w:rFonts w:cs="Times New Roman"/>
          <w:szCs w:val="24"/>
        </w:rPr>
        <w:t>diabetic retinopathy</w:t>
      </w:r>
      <w:r w:rsidR="00721517">
        <w:rPr>
          <w:rFonts w:cs="Times New Roman"/>
          <w:szCs w:val="24"/>
        </w:rPr>
        <w:t xml:space="preserve"> detection</w:t>
      </w:r>
      <w:r>
        <w:t xml:space="preserve"> task on </w:t>
      </w:r>
      <w:r w:rsidR="00E179E9">
        <w:t xml:space="preserve">the </w:t>
      </w:r>
      <w:r>
        <w:t>cloud. We hope this work can be a reference for bioinformaticians who want to attempt on federated settings</w:t>
      </w:r>
      <w:r w:rsidR="00BF15BD">
        <w:t xml:space="preserve"> in their research</w:t>
      </w:r>
      <w:r w:rsidR="00744E2C">
        <w:t>es</w:t>
      </w:r>
      <w:r>
        <w:t>.</w:t>
      </w:r>
    </w:p>
    <w:p w14:paraId="2F963EAF" w14:textId="31EF9152" w:rsidR="002421C4" w:rsidRPr="002421C4" w:rsidRDefault="002421C4" w:rsidP="00D13193">
      <w:pPr>
        <w:rPr>
          <w:lang w:eastAsia="zh-CN"/>
        </w:rPr>
      </w:pPr>
    </w:p>
    <w:p w14:paraId="4EA6D725" w14:textId="77777777" w:rsidR="002421C4" w:rsidRDefault="002421C4" w:rsidP="00D13193">
      <w:pPr>
        <w:rPr>
          <w:lang w:val="en-GB" w:eastAsia="zh-CN"/>
        </w:rPr>
      </w:pPr>
    </w:p>
    <w:p w14:paraId="382C6826" w14:textId="5E4E9B55" w:rsidR="00AF50D4" w:rsidRPr="00695ECF" w:rsidRDefault="00AF50D4" w:rsidP="00553457">
      <w:pPr>
        <w:rPr>
          <w:lang w:val="en-GB"/>
        </w:rPr>
      </w:pPr>
      <w:r w:rsidRPr="00695ECF">
        <w:rPr>
          <w:lang w:val="en-GB"/>
        </w:rPr>
        <w:br w:type="page"/>
      </w:r>
    </w:p>
    <w:p w14:paraId="2B078B30" w14:textId="77777777" w:rsidR="00AF50D4" w:rsidRPr="00695ECF" w:rsidRDefault="00AF50D4">
      <w:pPr>
        <w:spacing w:after="200"/>
        <w:rPr>
          <w:rFonts w:ascii="Arial" w:hAnsi="Arial" w:cs="Arial"/>
          <w:sz w:val="36"/>
          <w:szCs w:val="36"/>
          <w:lang w:val="en-GB"/>
        </w:rPr>
      </w:pPr>
      <w:r w:rsidRPr="00695ECF">
        <w:rPr>
          <w:lang w:val="en-GB"/>
        </w:rPr>
        <w:lastRenderedPageBreak/>
        <w:br w:type="page"/>
      </w:r>
    </w:p>
    <w:p w14:paraId="03798292" w14:textId="79CEEC58" w:rsidR="00A15C6A" w:rsidRPr="00695ECF" w:rsidRDefault="00EF4250" w:rsidP="00790AFE">
      <w:pPr>
        <w:pStyle w:val="X-heading1introductorypart"/>
        <w:jc w:val="center"/>
      </w:pPr>
      <w:r>
        <w:lastRenderedPageBreak/>
        <w:t>Learning without sharing</w:t>
      </w:r>
    </w:p>
    <w:p w14:paraId="01AB2168" w14:textId="17670CFA" w:rsidR="00AF50D4" w:rsidRPr="00695ECF" w:rsidRDefault="00CF19DD" w:rsidP="001774C1">
      <w:pPr>
        <w:jc w:val="center"/>
        <w:rPr>
          <w:sz w:val="28"/>
          <w:szCs w:val="28"/>
          <w:lang w:val="en-GB"/>
        </w:rPr>
      </w:pPr>
      <w:r w:rsidRPr="00695ECF">
        <w:rPr>
          <w:sz w:val="28"/>
          <w:szCs w:val="28"/>
          <w:lang w:val="en-GB"/>
        </w:rPr>
        <w:t>Popular Science Summary</w:t>
      </w:r>
    </w:p>
    <w:p w14:paraId="1D2D3F84" w14:textId="5B94BA4E" w:rsidR="00AF50D4" w:rsidRPr="00695ECF" w:rsidRDefault="00E1475D" w:rsidP="001774C1">
      <w:pPr>
        <w:jc w:val="center"/>
        <w:rPr>
          <w:sz w:val="28"/>
          <w:szCs w:val="28"/>
          <w:lang w:val="en-GB"/>
        </w:rPr>
      </w:pPr>
      <w:r>
        <w:rPr>
          <w:sz w:val="28"/>
          <w:szCs w:val="28"/>
          <w:lang w:val="en-GB"/>
        </w:rPr>
        <w:t xml:space="preserve">Jiarong </w:t>
      </w:r>
      <w:r>
        <w:rPr>
          <w:rFonts w:hint="eastAsia"/>
          <w:sz w:val="28"/>
          <w:szCs w:val="28"/>
          <w:lang w:val="en-GB" w:eastAsia="zh-CN"/>
        </w:rPr>
        <w:t>Liang</w:t>
      </w:r>
    </w:p>
    <w:p w14:paraId="752AB22B" w14:textId="03DD50DA" w:rsidR="00265DF3" w:rsidRDefault="00265DF3" w:rsidP="00265DF3">
      <w:pPr>
        <w:rPr>
          <w:lang w:eastAsia="zh-CN"/>
        </w:rPr>
      </w:pPr>
      <w:r>
        <w:rPr>
          <w:rFonts w:hint="eastAsia"/>
          <w:lang w:val="en-GB" w:eastAsia="zh-CN"/>
        </w:rPr>
        <w:t>C</w:t>
      </w:r>
      <w:r>
        <w:rPr>
          <w:lang w:val="en-GB" w:eastAsia="zh-CN"/>
        </w:rPr>
        <w:t xml:space="preserve">urrent day biological or medical researchers have produced a large amount of data, which seems to be a perfect feed to machine learning tasks. In fact, machine learning, especially deep learning is </w:t>
      </w:r>
      <w:r>
        <w:t>becoming more and more popular in such fields. In many cases, the researcher will ’teach’ a computer-based model for certain tasks using a large and</w:t>
      </w:r>
      <w:r w:rsidR="001E2F25">
        <w:t xml:space="preserve"> </w:t>
      </w:r>
      <w:r>
        <w:t>suitable dataset. Many intreasting attemptions have</w:t>
      </w:r>
      <w:r w:rsidRPr="0044192E">
        <w:t xml:space="preserve"> </w:t>
      </w:r>
      <w:r>
        <w:t xml:space="preserve">already been done in developing drugs, assisting doctors, predicting epidemics and so on. </w:t>
      </w:r>
    </w:p>
    <w:p w14:paraId="0127D869" w14:textId="2C958F26" w:rsidR="004F6A46" w:rsidRDefault="00265DF3" w:rsidP="00265DF3">
      <w:pPr>
        <w:rPr>
          <w:lang w:eastAsia="zh-CN"/>
        </w:rPr>
      </w:pPr>
      <w:r>
        <w:rPr>
          <w:rFonts w:hint="eastAsia"/>
          <w:lang w:eastAsia="zh-CN"/>
        </w:rPr>
        <w:t>H</w:t>
      </w:r>
      <w:r>
        <w:rPr>
          <w:lang w:eastAsia="zh-CN"/>
        </w:rPr>
        <w:t>owever, in most other cases, researches are prohibited by lacking suitable datasets, since biological or medical records are sometimes sensitive and not allowed to be shared with each other. For example, if researchers want to build an application for detecting a disease, he will need many p</w:t>
      </w:r>
      <w:r w:rsidR="00B91215">
        <w:rPr>
          <w:lang w:eastAsia="zh-CN"/>
        </w:rPr>
        <w:t>a</w:t>
      </w:r>
      <w:r>
        <w:rPr>
          <w:lang w:eastAsia="zh-CN"/>
        </w:rPr>
        <w:t xml:space="preserve">tients’ medical record from </w:t>
      </w:r>
      <w:r w:rsidR="00B91215">
        <w:rPr>
          <w:lang w:eastAsia="zh-CN"/>
        </w:rPr>
        <w:t xml:space="preserve">the </w:t>
      </w:r>
      <w:r>
        <w:rPr>
          <w:lang w:eastAsia="zh-CN"/>
        </w:rPr>
        <w:t xml:space="preserve">hospital which is obviously </w:t>
      </w:r>
      <w:r w:rsidR="00B91215">
        <w:rPr>
          <w:lang w:eastAsia="zh-CN"/>
        </w:rPr>
        <w:t xml:space="preserve">the </w:t>
      </w:r>
      <w:r>
        <w:rPr>
          <w:lang w:eastAsia="zh-CN"/>
        </w:rPr>
        <w:t xml:space="preserve">patients’ privacy. In another example, some companies run a business for disease prodiction using individual’s gene sequence and thus own the records of their client’s genetic information (also is privacy). </w:t>
      </w:r>
      <w:r w:rsidR="004F6A46" w:rsidRPr="004F6A46">
        <w:rPr>
          <w:lang w:eastAsia="zh-CN"/>
        </w:rPr>
        <w:t xml:space="preserve">In other situations where privacy information can be </w:t>
      </w:r>
      <w:r w:rsidR="004920B0" w:rsidRPr="004920B0">
        <w:rPr>
          <w:lang w:eastAsia="zh-CN"/>
        </w:rPr>
        <w:t>deduced</w:t>
      </w:r>
      <w:r w:rsidR="004F6A46" w:rsidRPr="004F6A46">
        <w:rPr>
          <w:lang w:eastAsia="zh-CN"/>
        </w:rPr>
        <w:t xml:space="preserve"> from the records, publictising can also be dangerous and illegal.</w:t>
      </w:r>
      <w:r w:rsidR="004F6A46">
        <w:rPr>
          <w:lang w:eastAsia="zh-CN"/>
        </w:rPr>
        <w:t xml:space="preserve"> </w:t>
      </w:r>
    </w:p>
    <w:p w14:paraId="259EE33A" w14:textId="0C9A10D4" w:rsidR="00265DF3" w:rsidRDefault="00265DF3" w:rsidP="00265DF3">
      <w:pPr>
        <w:rPr>
          <w:lang w:eastAsia="zh-CN"/>
        </w:rPr>
      </w:pPr>
      <w:r>
        <w:rPr>
          <w:lang w:eastAsia="zh-CN"/>
        </w:rPr>
        <w:t>We all know that the more data you feed into the model, the better it will learned. Unfortunally, a suitable amount of data is not always available in single institution especiall</w:t>
      </w:r>
      <w:r w:rsidR="00DC200D">
        <w:rPr>
          <w:lang w:eastAsia="zh-CN"/>
        </w:rPr>
        <w:t>y</w:t>
      </w:r>
      <w:r>
        <w:rPr>
          <w:lang w:eastAsia="zh-CN"/>
        </w:rPr>
        <w:t xml:space="preserve"> </w:t>
      </w:r>
      <w:r w:rsidR="00A258C1">
        <w:rPr>
          <w:lang w:eastAsia="zh-CN"/>
        </w:rPr>
        <w:t xml:space="preserve">for </w:t>
      </w:r>
      <w:r>
        <w:rPr>
          <w:lang w:eastAsia="zh-CN"/>
        </w:rPr>
        <w:t>small instances. Since we cannot share these data, these small datasets become somehow wasted.</w:t>
      </w:r>
    </w:p>
    <w:p w14:paraId="5B7FED74" w14:textId="0D812B77" w:rsidR="00265DF3" w:rsidRDefault="00FC7312" w:rsidP="00201F9C">
      <w:pPr>
        <w:rPr>
          <w:lang w:eastAsia="zh-CN"/>
        </w:rPr>
      </w:pPr>
      <w:r>
        <w:rPr>
          <w:rFonts w:hint="eastAsia"/>
          <w:lang w:eastAsia="zh-CN"/>
        </w:rPr>
        <w:t>A</w:t>
      </w:r>
      <w:r>
        <w:rPr>
          <w:lang w:eastAsia="zh-CN"/>
        </w:rPr>
        <w:t xml:space="preserve"> new method has been developed for avoiding such limitation</w:t>
      </w:r>
      <w:r w:rsidR="002354BF">
        <w:rPr>
          <w:lang w:eastAsia="zh-CN"/>
        </w:rPr>
        <w:t xml:space="preserve">. This method, which is called </w:t>
      </w:r>
      <w:r w:rsidR="002354BF" w:rsidRPr="00665068">
        <w:rPr>
          <w:rFonts w:cs="Times New Roman"/>
          <w:szCs w:val="24"/>
        </w:rPr>
        <w:t>Federated learning</w:t>
      </w:r>
      <w:r w:rsidR="002354BF">
        <w:rPr>
          <w:rFonts w:cs="Times New Roman"/>
          <w:szCs w:val="24"/>
        </w:rPr>
        <w:t xml:space="preserve">, is </w:t>
      </w:r>
      <w:r w:rsidR="002354BF">
        <w:rPr>
          <w:lang w:eastAsia="zh-CN"/>
        </w:rPr>
        <w:t>published</w:t>
      </w:r>
      <w:r>
        <w:rPr>
          <w:lang w:eastAsia="zh-CN"/>
        </w:rPr>
        <w:t xml:space="preserve"> in 2016 </w:t>
      </w:r>
      <w:r w:rsidR="002354BF">
        <w:rPr>
          <w:lang w:eastAsia="zh-CN"/>
        </w:rPr>
        <w:t xml:space="preserve">and is </w:t>
      </w:r>
      <w:r w:rsidR="00725203">
        <w:rPr>
          <w:lang w:eastAsia="zh-CN"/>
        </w:rPr>
        <w:t xml:space="preserve">already </w:t>
      </w:r>
      <w:r w:rsidR="00115CCC">
        <w:rPr>
          <w:lang w:eastAsia="zh-CN"/>
        </w:rPr>
        <w:t>been attempted</w:t>
      </w:r>
      <w:r w:rsidR="002354BF">
        <w:rPr>
          <w:lang w:eastAsia="zh-CN"/>
        </w:rPr>
        <w:t xml:space="preserve"> in </w:t>
      </w:r>
      <w:r w:rsidR="00373D66">
        <w:rPr>
          <w:lang w:eastAsia="zh-CN"/>
        </w:rPr>
        <w:t xml:space="preserve">the </w:t>
      </w:r>
      <w:r w:rsidR="00851033">
        <w:rPr>
          <w:lang w:eastAsia="zh-CN"/>
        </w:rPr>
        <w:t xml:space="preserve">development of </w:t>
      </w:r>
      <w:r w:rsidR="002354BF">
        <w:rPr>
          <w:lang w:eastAsia="zh-CN"/>
        </w:rPr>
        <w:t xml:space="preserve">many applications such as </w:t>
      </w:r>
      <w:r w:rsidR="008A02C0">
        <w:rPr>
          <w:lang w:eastAsia="zh-CN"/>
        </w:rPr>
        <w:t>the</w:t>
      </w:r>
      <w:r w:rsidR="002354BF">
        <w:rPr>
          <w:lang w:eastAsia="zh-CN"/>
        </w:rPr>
        <w:t xml:space="preserve"> Google keyboard.</w:t>
      </w:r>
      <w:r w:rsidR="00725203">
        <w:rPr>
          <w:lang w:eastAsia="zh-CN"/>
        </w:rPr>
        <w:t xml:space="preserve"> </w:t>
      </w:r>
      <w:r w:rsidR="00265DF3">
        <w:rPr>
          <w:lang w:eastAsia="zh-CN"/>
        </w:rPr>
        <w:t>This method</w:t>
      </w:r>
      <w:r w:rsidR="00725203">
        <w:rPr>
          <w:lang w:eastAsia="zh-CN"/>
        </w:rPr>
        <w:t xml:space="preserve"> </w:t>
      </w:r>
      <w:r w:rsidR="00265DF3">
        <w:rPr>
          <w:rFonts w:cs="Times New Roman"/>
          <w:szCs w:val="24"/>
        </w:rPr>
        <w:t xml:space="preserve">can make good use of </w:t>
      </w:r>
      <w:r w:rsidR="00725203">
        <w:rPr>
          <w:rFonts w:cs="Times New Roman"/>
          <w:szCs w:val="24"/>
        </w:rPr>
        <w:t>client’s</w:t>
      </w:r>
      <w:r w:rsidR="00265DF3">
        <w:rPr>
          <w:rFonts w:cs="Times New Roman"/>
          <w:szCs w:val="24"/>
        </w:rPr>
        <w:t xml:space="preserve"> private datasets without </w:t>
      </w:r>
      <w:r w:rsidR="00265DF3" w:rsidRPr="00FE1741">
        <w:rPr>
          <w:rFonts w:cs="Times New Roman"/>
          <w:szCs w:val="24"/>
        </w:rPr>
        <w:t xml:space="preserve">having access </w:t>
      </w:r>
      <w:r w:rsidR="00265DF3">
        <w:rPr>
          <w:rFonts w:cs="Times New Roman"/>
          <w:szCs w:val="24"/>
        </w:rPr>
        <w:t xml:space="preserve">to </w:t>
      </w:r>
      <w:r w:rsidR="00265DF3" w:rsidRPr="00FE1741">
        <w:rPr>
          <w:rFonts w:cs="Times New Roman"/>
          <w:szCs w:val="24"/>
        </w:rPr>
        <w:t>them</w:t>
      </w:r>
      <w:r w:rsidR="00265DF3">
        <w:rPr>
          <w:rFonts w:cs="Times New Roman"/>
          <w:szCs w:val="24"/>
        </w:rPr>
        <w:t>. In this project, we will test this method’s performance under several possible scenarios and perform an example of using this technique for disease detection.</w:t>
      </w:r>
    </w:p>
    <w:p w14:paraId="2B0412AF" w14:textId="77777777" w:rsidR="004F6A46" w:rsidRDefault="004F6A46">
      <w:pPr>
        <w:spacing w:after="200"/>
        <w:rPr>
          <w:rFonts w:eastAsia="Times New Roman" w:cs="Times New Roman"/>
          <w:lang w:val="en-GB"/>
        </w:rPr>
      </w:pPr>
    </w:p>
    <w:p w14:paraId="5216B83A" w14:textId="77777777" w:rsidR="00333E85" w:rsidRDefault="00333E85">
      <w:pPr>
        <w:spacing w:after="200"/>
        <w:rPr>
          <w:rFonts w:eastAsia="Times New Roman"/>
          <w:lang w:val="en-GB"/>
        </w:rPr>
      </w:pPr>
    </w:p>
    <w:p w14:paraId="3483C425" w14:textId="77777777" w:rsidR="009B728B" w:rsidRPr="00695ECF" w:rsidRDefault="009B728B">
      <w:pPr>
        <w:spacing w:after="200"/>
        <w:rPr>
          <w:rFonts w:eastAsia="Times New Roman"/>
          <w:lang w:val="en-GB"/>
        </w:rPr>
      </w:pPr>
    </w:p>
    <w:p w14:paraId="2077F736" w14:textId="4820AC42" w:rsidR="00A130A3" w:rsidRPr="00695ECF" w:rsidRDefault="00A130A3" w:rsidP="00472ABD">
      <w:pPr>
        <w:widowControl w:val="0"/>
        <w:autoSpaceDE w:val="0"/>
        <w:autoSpaceDN w:val="0"/>
        <w:adjustRightInd w:val="0"/>
        <w:spacing w:line="240" w:lineRule="auto"/>
        <w:jc w:val="center"/>
        <w:rPr>
          <w:rFonts w:cs="Times New Roman"/>
          <w:color w:val="6D6D6D"/>
          <w:sz w:val="20"/>
          <w:szCs w:val="20"/>
          <w:lang w:val="en-GB"/>
        </w:rPr>
      </w:pPr>
      <w:r w:rsidRPr="00695ECF">
        <w:rPr>
          <w:rFonts w:cs="Times New Roman"/>
          <w:color w:val="6D6D6D"/>
          <w:sz w:val="20"/>
          <w:szCs w:val="20"/>
          <w:lang w:val="en-GB"/>
        </w:rPr>
        <w:t>Degree project in bioinformatics, 20</w:t>
      </w:r>
      <w:r w:rsidR="00CC4FC3">
        <w:rPr>
          <w:rFonts w:cs="Times New Roman"/>
          <w:color w:val="6D6D6D"/>
          <w:sz w:val="20"/>
          <w:szCs w:val="20"/>
          <w:lang w:val="en-GB"/>
        </w:rPr>
        <w:t>20</w:t>
      </w:r>
      <w:r w:rsidRPr="00695ECF">
        <w:rPr>
          <w:rFonts w:cs="Times New Roman"/>
          <w:color w:val="6D6D6D"/>
          <w:sz w:val="20"/>
          <w:szCs w:val="20"/>
          <w:lang w:val="en-GB"/>
        </w:rPr>
        <w:br/>
        <w:t>Examensarbete i bioinformatik 30 hp till masterexamen, 20</w:t>
      </w:r>
      <w:r w:rsidR="00CC4FC3">
        <w:rPr>
          <w:rFonts w:cs="Times New Roman"/>
          <w:color w:val="6D6D6D"/>
          <w:sz w:val="20"/>
          <w:szCs w:val="20"/>
          <w:lang w:val="en-GB"/>
        </w:rPr>
        <w:t>20</w:t>
      </w:r>
      <w:r w:rsidRPr="00695ECF">
        <w:rPr>
          <w:rFonts w:cs="Times New Roman"/>
          <w:color w:val="6D6D6D"/>
          <w:sz w:val="20"/>
          <w:szCs w:val="20"/>
          <w:lang w:val="en-GB"/>
        </w:rPr>
        <w:t xml:space="preserve"> </w:t>
      </w:r>
      <w:r w:rsidRPr="00695ECF">
        <w:rPr>
          <w:rFonts w:cs="Times New Roman"/>
          <w:color w:val="6D6D6D"/>
          <w:sz w:val="20"/>
          <w:szCs w:val="20"/>
          <w:lang w:val="en-GB"/>
        </w:rPr>
        <w:br/>
        <w:t>Biology Education Centre</w:t>
      </w:r>
      <w:r w:rsidR="004A5CF3" w:rsidRPr="00695ECF">
        <w:rPr>
          <w:rFonts w:cs="Times New Roman"/>
          <w:color w:val="6D6D6D"/>
          <w:sz w:val="20"/>
          <w:szCs w:val="20"/>
          <w:lang w:val="en-GB"/>
        </w:rPr>
        <w:t xml:space="preserve"> and </w:t>
      </w:r>
      <w:r w:rsidR="00472ABD" w:rsidRPr="00795DE0">
        <w:rPr>
          <w:rFonts w:cs="Times New Roman"/>
          <w:color w:val="6D6D6D"/>
          <w:sz w:val="20"/>
          <w:szCs w:val="20"/>
          <w:lang w:val="en-GB"/>
        </w:rPr>
        <w:t>Department of Information Technology</w:t>
      </w:r>
      <w:r w:rsidR="00795DE0" w:rsidRPr="00795DE0">
        <w:rPr>
          <w:rFonts w:cs="Times New Roman"/>
          <w:color w:val="6D6D6D"/>
          <w:sz w:val="20"/>
          <w:szCs w:val="20"/>
          <w:lang w:val="en-GB"/>
        </w:rPr>
        <w:t>,</w:t>
      </w:r>
      <w:r w:rsidRPr="00695ECF">
        <w:rPr>
          <w:rFonts w:cs="Times New Roman"/>
          <w:color w:val="6D6D6D"/>
          <w:sz w:val="20"/>
          <w:szCs w:val="20"/>
          <w:lang w:val="en-GB"/>
        </w:rPr>
        <w:t xml:space="preserve"> </w:t>
      </w:r>
      <w:r w:rsidR="00795DE0" w:rsidRPr="00795DE0">
        <w:rPr>
          <w:rFonts w:cs="Times New Roman"/>
          <w:color w:val="6D6D6D"/>
          <w:sz w:val="20"/>
          <w:szCs w:val="20"/>
          <w:lang w:val="en-GB"/>
        </w:rPr>
        <w:t>Uppsala University</w:t>
      </w:r>
      <w:r w:rsidRPr="00695ECF">
        <w:rPr>
          <w:rFonts w:cs="Times New Roman"/>
          <w:color w:val="6D6D6D"/>
          <w:sz w:val="20"/>
          <w:szCs w:val="20"/>
          <w:lang w:val="en-GB"/>
        </w:rPr>
        <w:br/>
        <w:t xml:space="preserve">Supervisor: </w:t>
      </w:r>
      <w:r w:rsidR="00472ABD" w:rsidRPr="00795DE0">
        <w:rPr>
          <w:rFonts w:cs="Times New Roman"/>
          <w:color w:val="6D6D6D"/>
          <w:sz w:val="20"/>
          <w:szCs w:val="20"/>
          <w:lang w:val="en-GB"/>
        </w:rPr>
        <w:t>Andreas Hellander</w:t>
      </w:r>
    </w:p>
    <w:p w14:paraId="70816450" w14:textId="77777777" w:rsidR="00A130A3" w:rsidRPr="00695ECF" w:rsidRDefault="00A130A3">
      <w:pPr>
        <w:spacing w:after="200"/>
        <w:rPr>
          <w:rFonts w:eastAsia="Times New Roman"/>
          <w:lang w:val="en-GB"/>
        </w:rPr>
      </w:pPr>
    </w:p>
    <w:p w14:paraId="28052691" w14:textId="77777777" w:rsidR="00A130A3" w:rsidRPr="00695ECF" w:rsidRDefault="00A130A3">
      <w:pPr>
        <w:spacing w:after="200"/>
        <w:rPr>
          <w:rFonts w:eastAsia="Times New Roman"/>
          <w:lang w:val="en-GB"/>
        </w:rPr>
      </w:pPr>
    </w:p>
    <w:p w14:paraId="68A56369" w14:textId="77777777" w:rsidR="00A130A3" w:rsidRPr="00695ECF" w:rsidRDefault="00A130A3">
      <w:pPr>
        <w:spacing w:after="200"/>
        <w:rPr>
          <w:rFonts w:eastAsia="Times New Roman"/>
          <w:lang w:val="en-GB"/>
        </w:rPr>
      </w:pPr>
    </w:p>
    <w:p w14:paraId="6DAE363E" w14:textId="7F7D605B" w:rsidR="00AF50D4" w:rsidRPr="00695ECF" w:rsidRDefault="00AF50D4">
      <w:pPr>
        <w:spacing w:after="200"/>
        <w:rPr>
          <w:lang w:val="en-GB"/>
        </w:rPr>
      </w:pPr>
      <w:r w:rsidRPr="00695ECF">
        <w:rPr>
          <w:lang w:val="en-GB"/>
        </w:rPr>
        <w:br w:type="page"/>
      </w:r>
    </w:p>
    <w:p w14:paraId="07DB1AAE" w14:textId="17221044" w:rsidR="00A15C6A" w:rsidRPr="00E11E69" w:rsidRDefault="00DB1D8E" w:rsidP="00E11E69">
      <w:pPr>
        <w:pStyle w:val="X-heading1introductorypart"/>
      </w:pPr>
      <w:r w:rsidRPr="00E11E69">
        <w:lastRenderedPageBreak/>
        <w:t>Table of Contents</w:t>
      </w:r>
      <w:r w:rsidR="00D631F6" w:rsidRPr="00D631F6">
        <w:t xml:space="preserve"> </w:t>
      </w:r>
    </w:p>
    <w:p w14:paraId="51974C13" w14:textId="61D90B65" w:rsidR="00D631F6" w:rsidRDefault="00637E83">
      <w:pPr>
        <w:pStyle w:val="TOC1"/>
        <w:rPr>
          <w:lang w:val="en-GB"/>
        </w:rPr>
      </w:pPr>
      <w:r w:rsidRPr="00695ECF">
        <w:rPr>
          <w:lang w:val="en-GB"/>
        </w:rPr>
        <w:fldChar w:fldCharType="begin"/>
      </w:r>
      <w:r w:rsidRPr="00695ECF">
        <w:rPr>
          <w:lang w:val="en-GB"/>
        </w:rPr>
        <w:instrText xml:space="preserve"> TOC \o "1-3" \t "X-heading 1 concluding part;1" </w:instrText>
      </w:r>
      <w:r w:rsidRPr="00695ECF">
        <w:rPr>
          <w:lang w:val="en-GB"/>
        </w:rPr>
        <w:fldChar w:fldCharType="separate"/>
      </w:r>
      <w:r w:rsidR="00D631F6" w:rsidRPr="00DA6916">
        <w:rPr>
          <w:lang w:val="en-GB"/>
        </w:rPr>
        <w:t>Abbreviations</w:t>
      </w:r>
      <w:r w:rsidR="00D631F6">
        <w:rPr>
          <w:lang w:val="en-GB"/>
        </w:rPr>
        <w:t>……………………………………………………………………………………………………1</w:t>
      </w:r>
      <w:r w:rsidR="00D631F6" w:rsidRPr="00935D83">
        <w:rPr>
          <w:lang w:val="en-GB"/>
        </w:rPr>
        <w:t xml:space="preserve"> </w:t>
      </w:r>
    </w:p>
    <w:p w14:paraId="78D0838E" w14:textId="37DBD7EA"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1</w:t>
      </w:r>
      <w:r>
        <w:rPr>
          <w:rFonts w:asciiTheme="minorHAnsi" w:eastAsiaTheme="minorEastAsia" w:hAnsiTheme="minorHAnsi" w:cstheme="minorBidi"/>
          <w:b w:val="0"/>
          <w:kern w:val="2"/>
          <w:sz w:val="21"/>
          <w:szCs w:val="22"/>
          <w:lang w:val="en-US" w:eastAsia="zh-CN"/>
        </w:rPr>
        <w:tab/>
      </w:r>
      <w:r w:rsidRPr="00935D83">
        <w:rPr>
          <w:lang w:val="en-GB"/>
        </w:rPr>
        <w:t>Introduction</w:t>
      </w:r>
      <w:r>
        <w:tab/>
      </w:r>
      <w:r>
        <w:fldChar w:fldCharType="begin"/>
      </w:r>
      <w:r>
        <w:instrText xml:space="preserve"> PAGEREF _Toc41822816 \h </w:instrText>
      </w:r>
      <w:r>
        <w:fldChar w:fldCharType="separate"/>
      </w:r>
      <w:r w:rsidR="00632B4D">
        <w:t>3</w:t>
      </w:r>
      <w:r>
        <w:fldChar w:fldCharType="end"/>
      </w:r>
    </w:p>
    <w:p w14:paraId="7253CFCD" w14:textId="2A12AE3B"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2</w:t>
      </w:r>
      <w:r>
        <w:rPr>
          <w:rFonts w:asciiTheme="minorHAnsi" w:eastAsiaTheme="minorEastAsia" w:hAnsiTheme="minorHAnsi" w:cstheme="minorBidi"/>
          <w:b w:val="0"/>
          <w:kern w:val="2"/>
          <w:sz w:val="21"/>
          <w:szCs w:val="22"/>
          <w:lang w:val="en-US" w:eastAsia="zh-CN"/>
        </w:rPr>
        <w:tab/>
      </w:r>
      <w:r w:rsidRPr="00935D83">
        <w:rPr>
          <w:lang w:val="en-GB"/>
        </w:rPr>
        <w:t>Background</w:t>
      </w:r>
      <w:r>
        <w:tab/>
      </w:r>
      <w:r>
        <w:fldChar w:fldCharType="begin"/>
      </w:r>
      <w:r>
        <w:instrText xml:space="preserve"> PAGEREF _Toc41822817 \h </w:instrText>
      </w:r>
      <w:r>
        <w:fldChar w:fldCharType="separate"/>
      </w:r>
      <w:r w:rsidR="00632B4D">
        <w:t>4</w:t>
      </w:r>
      <w:r>
        <w:fldChar w:fldCharType="end"/>
      </w:r>
    </w:p>
    <w:p w14:paraId="1457D6FF" w14:textId="4CEC964B"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2.1</w:t>
      </w:r>
      <w:r>
        <w:rPr>
          <w:rFonts w:asciiTheme="minorHAnsi" w:eastAsiaTheme="minorEastAsia" w:hAnsiTheme="minorHAnsi"/>
          <w:noProof/>
          <w:kern w:val="2"/>
          <w:sz w:val="21"/>
          <w:lang w:val="en-US" w:eastAsia="zh-CN"/>
        </w:rPr>
        <w:tab/>
      </w:r>
      <w:r>
        <w:rPr>
          <w:noProof/>
        </w:rPr>
        <w:t>Federated Learning</w:t>
      </w:r>
      <w:r>
        <w:rPr>
          <w:noProof/>
        </w:rPr>
        <w:tab/>
      </w:r>
      <w:r>
        <w:rPr>
          <w:noProof/>
        </w:rPr>
        <w:fldChar w:fldCharType="begin"/>
      </w:r>
      <w:r>
        <w:rPr>
          <w:noProof/>
        </w:rPr>
        <w:instrText xml:space="preserve"> PAGEREF _Toc41822818 \h </w:instrText>
      </w:r>
      <w:r>
        <w:rPr>
          <w:noProof/>
        </w:rPr>
      </w:r>
      <w:r>
        <w:rPr>
          <w:noProof/>
        </w:rPr>
        <w:fldChar w:fldCharType="separate"/>
      </w:r>
      <w:r w:rsidR="00632B4D">
        <w:rPr>
          <w:noProof/>
        </w:rPr>
        <w:t>4</w:t>
      </w:r>
      <w:r>
        <w:rPr>
          <w:noProof/>
        </w:rPr>
        <w:fldChar w:fldCharType="end"/>
      </w:r>
    </w:p>
    <w:p w14:paraId="08DFC14B" w14:textId="031023C5"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2</w:t>
      </w:r>
      <w:r>
        <w:rPr>
          <w:rFonts w:asciiTheme="minorHAnsi" w:eastAsiaTheme="minorEastAsia" w:hAnsiTheme="minorHAnsi"/>
          <w:noProof/>
          <w:kern w:val="2"/>
          <w:sz w:val="21"/>
          <w:lang w:val="en-US" w:eastAsia="zh-CN"/>
        </w:rPr>
        <w:tab/>
      </w:r>
      <w:r>
        <w:rPr>
          <w:noProof/>
          <w:lang w:eastAsia="zh-CN"/>
        </w:rPr>
        <w:t>Simple Federated Process</w:t>
      </w:r>
      <w:r>
        <w:rPr>
          <w:noProof/>
        </w:rPr>
        <w:tab/>
      </w:r>
      <w:r>
        <w:rPr>
          <w:noProof/>
        </w:rPr>
        <w:fldChar w:fldCharType="begin"/>
      </w:r>
      <w:r>
        <w:rPr>
          <w:noProof/>
        </w:rPr>
        <w:instrText xml:space="preserve"> PAGEREF _Toc41822819 \h </w:instrText>
      </w:r>
      <w:r>
        <w:rPr>
          <w:noProof/>
        </w:rPr>
      </w:r>
      <w:r>
        <w:rPr>
          <w:noProof/>
        </w:rPr>
        <w:fldChar w:fldCharType="separate"/>
      </w:r>
      <w:r w:rsidR="00632B4D">
        <w:rPr>
          <w:noProof/>
        </w:rPr>
        <w:t>4</w:t>
      </w:r>
      <w:r>
        <w:rPr>
          <w:noProof/>
        </w:rPr>
        <w:fldChar w:fldCharType="end"/>
      </w:r>
    </w:p>
    <w:p w14:paraId="0B0706C2" w14:textId="2A527F36"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2.3</w:t>
      </w:r>
      <w:r>
        <w:rPr>
          <w:rFonts w:asciiTheme="minorHAnsi" w:eastAsiaTheme="minorEastAsia" w:hAnsiTheme="minorHAnsi"/>
          <w:noProof/>
          <w:kern w:val="2"/>
          <w:sz w:val="21"/>
          <w:lang w:val="en-US" w:eastAsia="zh-CN"/>
        </w:rPr>
        <w:tab/>
      </w:r>
      <w:r>
        <w:rPr>
          <w:noProof/>
        </w:rPr>
        <w:t>Federated Algorithms</w:t>
      </w:r>
      <w:r>
        <w:rPr>
          <w:noProof/>
        </w:rPr>
        <w:tab/>
      </w:r>
      <w:r>
        <w:rPr>
          <w:noProof/>
        </w:rPr>
        <w:fldChar w:fldCharType="begin"/>
      </w:r>
      <w:r>
        <w:rPr>
          <w:noProof/>
        </w:rPr>
        <w:instrText xml:space="preserve"> PAGEREF _Toc41822820 \h </w:instrText>
      </w:r>
      <w:r>
        <w:rPr>
          <w:noProof/>
        </w:rPr>
      </w:r>
      <w:r>
        <w:rPr>
          <w:noProof/>
        </w:rPr>
        <w:fldChar w:fldCharType="separate"/>
      </w:r>
      <w:r w:rsidR="00632B4D">
        <w:rPr>
          <w:noProof/>
        </w:rPr>
        <w:t>5</w:t>
      </w:r>
      <w:r>
        <w:rPr>
          <w:noProof/>
        </w:rPr>
        <w:fldChar w:fldCharType="end"/>
      </w:r>
    </w:p>
    <w:p w14:paraId="279AEFE8" w14:textId="6C14F735"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4</w:t>
      </w:r>
      <w:r>
        <w:rPr>
          <w:rFonts w:asciiTheme="minorHAnsi" w:eastAsiaTheme="minorEastAsia" w:hAnsiTheme="minorHAnsi"/>
          <w:noProof/>
          <w:kern w:val="2"/>
          <w:sz w:val="21"/>
          <w:lang w:val="en-US" w:eastAsia="zh-CN"/>
        </w:rPr>
        <w:tab/>
      </w:r>
      <w:r>
        <w:rPr>
          <w:noProof/>
          <w:lang w:eastAsia="zh-CN"/>
        </w:rPr>
        <w:t>Pre-works in Federated Learning</w:t>
      </w:r>
      <w:r>
        <w:rPr>
          <w:noProof/>
        </w:rPr>
        <w:tab/>
      </w:r>
      <w:r>
        <w:rPr>
          <w:noProof/>
        </w:rPr>
        <w:fldChar w:fldCharType="begin"/>
      </w:r>
      <w:r>
        <w:rPr>
          <w:noProof/>
        </w:rPr>
        <w:instrText xml:space="preserve"> PAGEREF _Toc41822821 \h </w:instrText>
      </w:r>
      <w:r>
        <w:rPr>
          <w:noProof/>
        </w:rPr>
      </w:r>
      <w:r>
        <w:rPr>
          <w:noProof/>
        </w:rPr>
        <w:fldChar w:fldCharType="separate"/>
      </w:r>
      <w:r w:rsidR="00632B4D">
        <w:rPr>
          <w:noProof/>
        </w:rPr>
        <w:t>5</w:t>
      </w:r>
      <w:r>
        <w:rPr>
          <w:noProof/>
        </w:rPr>
        <w:fldChar w:fldCharType="end"/>
      </w:r>
    </w:p>
    <w:p w14:paraId="7DF2704B" w14:textId="29A4E078"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2.5</w:t>
      </w:r>
      <w:r>
        <w:rPr>
          <w:rFonts w:asciiTheme="minorHAnsi" w:eastAsiaTheme="minorEastAsia" w:hAnsiTheme="minorHAnsi"/>
          <w:noProof/>
          <w:kern w:val="2"/>
          <w:sz w:val="21"/>
          <w:lang w:val="en-US" w:eastAsia="zh-CN"/>
        </w:rPr>
        <w:tab/>
      </w:r>
      <w:r>
        <w:rPr>
          <w:noProof/>
        </w:rPr>
        <w:t>Federated Frameworks</w:t>
      </w:r>
      <w:r>
        <w:rPr>
          <w:noProof/>
        </w:rPr>
        <w:tab/>
      </w:r>
      <w:r>
        <w:rPr>
          <w:noProof/>
        </w:rPr>
        <w:fldChar w:fldCharType="begin"/>
      </w:r>
      <w:r>
        <w:rPr>
          <w:noProof/>
        </w:rPr>
        <w:instrText xml:space="preserve"> PAGEREF _Toc41822822 \h </w:instrText>
      </w:r>
      <w:r>
        <w:rPr>
          <w:noProof/>
        </w:rPr>
      </w:r>
      <w:r>
        <w:rPr>
          <w:noProof/>
        </w:rPr>
        <w:fldChar w:fldCharType="separate"/>
      </w:r>
      <w:r w:rsidR="00632B4D">
        <w:rPr>
          <w:noProof/>
        </w:rPr>
        <w:t>6</w:t>
      </w:r>
      <w:r>
        <w:rPr>
          <w:noProof/>
        </w:rPr>
        <w:fldChar w:fldCharType="end"/>
      </w:r>
    </w:p>
    <w:p w14:paraId="58CAE55B" w14:textId="0FAF6F74"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rPr>
        <w:t>2.6</w:t>
      </w:r>
      <w:r>
        <w:rPr>
          <w:rFonts w:asciiTheme="minorHAnsi" w:eastAsiaTheme="minorEastAsia" w:hAnsiTheme="minorHAnsi"/>
          <w:noProof/>
          <w:kern w:val="2"/>
          <w:sz w:val="21"/>
          <w:lang w:val="en-US" w:eastAsia="zh-CN"/>
        </w:rPr>
        <w:tab/>
      </w:r>
      <w:r>
        <w:rPr>
          <w:noProof/>
        </w:rPr>
        <w:t>Communication tools</w:t>
      </w:r>
      <w:r>
        <w:rPr>
          <w:noProof/>
        </w:rPr>
        <w:tab/>
      </w:r>
      <w:r>
        <w:rPr>
          <w:noProof/>
        </w:rPr>
        <w:fldChar w:fldCharType="begin"/>
      </w:r>
      <w:r>
        <w:rPr>
          <w:noProof/>
        </w:rPr>
        <w:instrText xml:space="preserve"> PAGEREF _Toc41822823 \h </w:instrText>
      </w:r>
      <w:r>
        <w:rPr>
          <w:noProof/>
        </w:rPr>
      </w:r>
      <w:r>
        <w:rPr>
          <w:noProof/>
        </w:rPr>
        <w:fldChar w:fldCharType="separate"/>
      </w:r>
      <w:r w:rsidR="00632B4D">
        <w:rPr>
          <w:noProof/>
        </w:rPr>
        <w:t>6</w:t>
      </w:r>
      <w:r>
        <w:rPr>
          <w:noProof/>
        </w:rPr>
        <w:fldChar w:fldCharType="end"/>
      </w:r>
    </w:p>
    <w:p w14:paraId="7ACDB47D" w14:textId="1600631F"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7</w:t>
      </w:r>
      <w:r>
        <w:rPr>
          <w:rFonts w:asciiTheme="minorHAnsi" w:eastAsiaTheme="minorEastAsia" w:hAnsiTheme="minorHAnsi"/>
          <w:noProof/>
          <w:kern w:val="2"/>
          <w:sz w:val="21"/>
          <w:lang w:val="en-US" w:eastAsia="zh-CN"/>
        </w:rPr>
        <w:tab/>
      </w:r>
      <w:r>
        <w:rPr>
          <w:noProof/>
          <w:lang w:eastAsia="zh-CN"/>
        </w:rPr>
        <w:t>Future for Federated Learning in Biological and Medical Fields</w:t>
      </w:r>
      <w:r>
        <w:rPr>
          <w:noProof/>
        </w:rPr>
        <w:tab/>
      </w:r>
      <w:r>
        <w:rPr>
          <w:noProof/>
        </w:rPr>
        <w:fldChar w:fldCharType="begin"/>
      </w:r>
      <w:r>
        <w:rPr>
          <w:noProof/>
        </w:rPr>
        <w:instrText xml:space="preserve"> PAGEREF _Toc41822824 \h </w:instrText>
      </w:r>
      <w:r>
        <w:rPr>
          <w:noProof/>
        </w:rPr>
      </w:r>
      <w:r>
        <w:rPr>
          <w:noProof/>
        </w:rPr>
        <w:fldChar w:fldCharType="separate"/>
      </w:r>
      <w:r w:rsidR="00632B4D">
        <w:rPr>
          <w:noProof/>
        </w:rPr>
        <w:t>6</w:t>
      </w:r>
      <w:r>
        <w:rPr>
          <w:noProof/>
        </w:rPr>
        <w:fldChar w:fldCharType="end"/>
      </w:r>
    </w:p>
    <w:p w14:paraId="409216D9" w14:textId="70A2CF0D"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eastAsia="zh-CN"/>
        </w:rPr>
        <w:t>3</w:t>
      </w:r>
      <w:r>
        <w:rPr>
          <w:rFonts w:asciiTheme="minorHAnsi" w:eastAsiaTheme="minorEastAsia" w:hAnsiTheme="minorHAnsi" w:cstheme="minorBidi"/>
          <w:b w:val="0"/>
          <w:kern w:val="2"/>
          <w:sz w:val="21"/>
          <w:szCs w:val="22"/>
          <w:lang w:val="en-US" w:eastAsia="zh-CN"/>
        </w:rPr>
        <w:tab/>
      </w:r>
      <w:r w:rsidRPr="00935D83">
        <w:rPr>
          <w:lang w:val="en-GB" w:eastAsia="zh-CN"/>
        </w:rPr>
        <w:t>Dataset and methods</w:t>
      </w:r>
      <w:r>
        <w:tab/>
      </w:r>
      <w:r>
        <w:fldChar w:fldCharType="begin"/>
      </w:r>
      <w:r>
        <w:instrText xml:space="preserve"> PAGEREF _Toc41822825 \h </w:instrText>
      </w:r>
      <w:r>
        <w:fldChar w:fldCharType="separate"/>
      </w:r>
      <w:r w:rsidR="00632B4D">
        <w:t>6</w:t>
      </w:r>
      <w:r>
        <w:fldChar w:fldCharType="end"/>
      </w:r>
    </w:p>
    <w:p w14:paraId="3F834AFD" w14:textId="3BD87F58"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3.1</w:t>
      </w:r>
      <w:r>
        <w:rPr>
          <w:rFonts w:asciiTheme="minorHAnsi" w:eastAsiaTheme="minorEastAsia" w:hAnsiTheme="minorHAnsi"/>
          <w:noProof/>
          <w:kern w:val="2"/>
          <w:sz w:val="21"/>
          <w:lang w:val="en-US" w:eastAsia="zh-CN"/>
        </w:rPr>
        <w:tab/>
      </w:r>
      <w:r>
        <w:rPr>
          <w:noProof/>
        </w:rPr>
        <w:t>CIFAR-10 dataset</w:t>
      </w:r>
      <w:r>
        <w:rPr>
          <w:noProof/>
        </w:rPr>
        <w:tab/>
      </w:r>
      <w:r>
        <w:rPr>
          <w:noProof/>
        </w:rPr>
        <w:fldChar w:fldCharType="begin"/>
      </w:r>
      <w:r>
        <w:rPr>
          <w:noProof/>
        </w:rPr>
        <w:instrText xml:space="preserve"> PAGEREF _Toc41822826 \h </w:instrText>
      </w:r>
      <w:r>
        <w:rPr>
          <w:noProof/>
        </w:rPr>
      </w:r>
      <w:r>
        <w:rPr>
          <w:noProof/>
        </w:rPr>
        <w:fldChar w:fldCharType="separate"/>
      </w:r>
      <w:r w:rsidR="00632B4D">
        <w:rPr>
          <w:noProof/>
        </w:rPr>
        <w:t>7</w:t>
      </w:r>
      <w:r>
        <w:rPr>
          <w:noProof/>
        </w:rPr>
        <w:fldChar w:fldCharType="end"/>
      </w:r>
    </w:p>
    <w:p w14:paraId="2AE0A2AE" w14:textId="645CB6E1"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rPr>
        <w:t>3.2</w:t>
      </w:r>
      <w:r>
        <w:rPr>
          <w:rFonts w:asciiTheme="minorHAnsi" w:eastAsiaTheme="minorEastAsia" w:hAnsiTheme="minorHAnsi"/>
          <w:noProof/>
          <w:kern w:val="2"/>
          <w:sz w:val="21"/>
          <w:lang w:val="en-US" w:eastAsia="zh-CN"/>
        </w:rPr>
        <w:tab/>
      </w:r>
      <w:r>
        <w:rPr>
          <w:noProof/>
        </w:rPr>
        <w:t>OIA-DDR dataset</w:t>
      </w:r>
      <w:r>
        <w:rPr>
          <w:noProof/>
        </w:rPr>
        <w:tab/>
      </w:r>
      <w:r>
        <w:rPr>
          <w:noProof/>
        </w:rPr>
        <w:fldChar w:fldCharType="begin"/>
      </w:r>
      <w:r>
        <w:rPr>
          <w:noProof/>
        </w:rPr>
        <w:instrText xml:space="preserve"> PAGEREF _Toc41822827 \h </w:instrText>
      </w:r>
      <w:r>
        <w:rPr>
          <w:noProof/>
        </w:rPr>
      </w:r>
      <w:r>
        <w:rPr>
          <w:noProof/>
        </w:rPr>
        <w:fldChar w:fldCharType="separate"/>
      </w:r>
      <w:r w:rsidR="00632B4D">
        <w:rPr>
          <w:noProof/>
        </w:rPr>
        <w:t>7</w:t>
      </w:r>
      <w:r>
        <w:rPr>
          <w:noProof/>
        </w:rPr>
        <w:fldChar w:fldCharType="end"/>
      </w:r>
    </w:p>
    <w:p w14:paraId="06CDADBA" w14:textId="6F93FD3A"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rPr>
        <w:t>3.3</w:t>
      </w:r>
      <w:r>
        <w:rPr>
          <w:rFonts w:asciiTheme="minorHAnsi" w:eastAsiaTheme="minorEastAsia" w:hAnsiTheme="minorHAnsi"/>
          <w:noProof/>
          <w:kern w:val="2"/>
          <w:sz w:val="21"/>
          <w:lang w:val="en-US" w:eastAsia="zh-CN"/>
        </w:rPr>
        <w:tab/>
      </w:r>
      <w:r>
        <w:rPr>
          <w:noProof/>
        </w:rPr>
        <w:t>Training designs</w:t>
      </w:r>
      <w:r>
        <w:rPr>
          <w:noProof/>
        </w:rPr>
        <w:tab/>
      </w:r>
      <w:r>
        <w:rPr>
          <w:noProof/>
        </w:rPr>
        <w:fldChar w:fldCharType="begin"/>
      </w:r>
      <w:r>
        <w:rPr>
          <w:noProof/>
        </w:rPr>
        <w:instrText xml:space="preserve"> PAGEREF _Toc41822828 \h </w:instrText>
      </w:r>
      <w:r>
        <w:rPr>
          <w:noProof/>
        </w:rPr>
      </w:r>
      <w:r>
        <w:rPr>
          <w:noProof/>
        </w:rPr>
        <w:fldChar w:fldCharType="separate"/>
      </w:r>
      <w:r w:rsidR="00632B4D">
        <w:rPr>
          <w:noProof/>
        </w:rPr>
        <w:t>7</w:t>
      </w:r>
      <w:r>
        <w:rPr>
          <w:noProof/>
        </w:rPr>
        <w:fldChar w:fldCharType="end"/>
      </w:r>
    </w:p>
    <w:p w14:paraId="1B8E7B1C" w14:textId="469BAAD2"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Pr>
          <w:noProof/>
        </w:rPr>
        <w:t>3.4</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1822829 \h </w:instrText>
      </w:r>
      <w:r>
        <w:rPr>
          <w:noProof/>
        </w:rPr>
      </w:r>
      <w:r>
        <w:rPr>
          <w:noProof/>
        </w:rPr>
        <w:fldChar w:fldCharType="separate"/>
      </w:r>
      <w:r w:rsidR="00632B4D">
        <w:rPr>
          <w:noProof/>
        </w:rPr>
        <w:t>8</w:t>
      </w:r>
      <w:r>
        <w:rPr>
          <w:noProof/>
        </w:rPr>
        <w:fldChar w:fldCharType="end"/>
      </w:r>
    </w:p>
    <w:p w14:paraId="4415A009" w14:textId="3FB07791"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sidRPr="00935D83">
        <w:rPr>
          <w:noProof/>
          <w:lang w:val="en-GB"/>
        </w:rPr>
        <w:t>3.4.1</w:t>
      </w:r>
      <w:r>
        <w:rPr>
          <w:rFonts w:asciiTheme="minorHAnsi" w:eastAsiaTheme="minorEastAsia" w:hAnsiTheme="minorHAnsi"/>
          <w:noProof/>
          <w:kern w:val="2"/>
          <w:sz w:val="21"/>
          <w:lang w:val="en-US" w:eastAsia="zh-CN"/>
        </w:rPr>
        <w:tab/>
      </w:r>
      <w:r w:rsidRPr="00935D83">
        <w:rPr>
          <w:noProof/>
          <w:lang w:val="en-GB"/>
        </w:rPr>
        <w:t>Simulation System</w:t>
      </w:r>
      <w:r>
        <w:rPr>
          <w:noProof/>
        </w:rPr>
        <w:tab/>
      </w:r>
      <w:r>
        <w:rPr>
          <w:noProof/>
        </w:rPr>
        <w:fldChar w:fldCharType="begin"/>
      </w:r>
      <w:r>
        <w:rPr>
          <w:noProof/>
        </w:rPr>
        <w:instrText xml:space="preserve"> PAGEREF _Toc41822830 \h </w:instrText>
      </w:r>
      <w:r>
        <w:rPr>
          <w:noProof/>
        </w:rPr>
      </w:r>
      <w:r>
        <w:rPr>
          <w:noProof/>
        </w:rPr>
        <w:fldChar w:fldCharType="separate"/>
      </w:r>
      <w:r w:rsidR="00632B4D">
        <w:rPr>
          <w:noProof/>
        </w:rPr>
        <w:t>8</w:t>
      </w:r>
      <w:r>
        <w:rPr>
          <w:noProof/>
        </w:rPr>
        <w:fldChar w:fldCharType="end"/>
      </w:r>
    </w:p>
    <w:p w14:paraId="0CA96253" w14:textId="2C38DF4E"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2</w:t>
      </w:r>
      <w:r>
        <w:rPr>
          <w:rFonts w:asciiTheme="minorHAnsi" w:eastAsiaTheme="minorEastAsia" w:hAnsiTheme="minorHAnsi"/>
          <w:noProof/>
          <w:kern w:val="2"/>
          <w:sz w:val="21"/>
          <w:lang w:val="en-US" w:eastAsia="zh-CN"/>
        </w:rPr>
        <w:tab/>
      </w:r>
      <w:r>
        <w:rPr>
          <w:noProof/>
        </w:rPr>
        <w:t>Pilot Tests</w:t>
      </w:r>
      <w:r>
        <w:rPr>
          <w:noProof/>
        </w:rPr>
        <w:tab/>
      </w:r>
      <w:r>
        <w:rPr>
          <w:noProof/>
        </w:rPr>
        <w:fldChar w:fldCharType="begin"/>
      </w:r>
      <w:r>
        <w:rPr>
          <w:noProof/>
        </w:rPr>
        <w:instrText xml:space="preserve"> PAGEREF _Toc41822831 \h </w:instrText>
      </w:r>
      <w:r>
        <w:rPr>
          <w:noProof/>
        </w:rPr>
      </w:r>
      <w:r>
        <w:rPr>
          <w:noProof/>
        </w:rPr>
        <w:fldChar w:fldCharType="separate"/>
      </w:r>
      <w:r w:rsidR="00632B4D">
        <w:rPr>
          <w:noProof/>
        </w:rPr>
        <w:t>8</w:t>
      </w:r>
      <w:r>
        <w:rPr>
          <w:noProof/>
        </w:rPr>
        <w:fldChar w:fldCharType="end"/>
      </w:r>
    </w:p>
    <w:p w14:paraId="592DB097" w14:textId="2D568DEF"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3</w:t>
      </w:r>
      <w:r>
        <w:rPr>
          <w:rFonts w:asciiTheme="minorHAnsi" w:eastAsiaTheme="minorEastAsia" w:hAnsiTheme="minorHAnsi"/>
          <w:noProof/>
          <w:kern w:val="2"/>
          <w:sz w:val="21"/>
          <w:lang w:val="en-US" w:eastAsia="zh-CN"/>
        </w:rPr>
        <w:tab/>
      </w:r>
      <w:r>
        <w:rPr>
          <w:noProof/>
        </w:rPr>
        <w:t>Default Simulation Settings</w:t>
      </w:r>
      <w:r>
        <w:rPr>
          <w:noProof/>
        </w:rPr>
        <w:tab/>
      </w:r>
      <w:r>
        <w:rPr>
          <w:noProof/>
        </w:rPr>
        <w:fldChar w:fldCharType="begin"/>
      </w:r>
      <w:r>
        <w:rPr>
          <w:noProof/>
        </w:rPr>
        <w:instrText xml:space="preserve"> PAGEREF _Toc41822832 \h </w:instrText>
      </w:r>
      <w:r>
        <w:rPr>
          <w:noProof/>
        </w:rPr>
      </w:r>
      <w:r>
        <w:rPr>
          <w:noProof/>
        </w:rPr>
        <w:fldChar w:fldCharType="separate"/>
      </w:r>
      <w:r w:rsidR="00632B4D">
        <w:rPr>
          <w:noProof/>
        </w:rPr>
        <w:t>10</w:t>
      </w:r>
      <w:r>
        <w:rPr>
          <w:noProof/>
        </w:rPr>
        <w:fldChar w:fldCharType="end"/>
      </w:r>
    </w:p>
    <w:p w14:paraId="48DC71AA" w14:textId="67853DC6"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4</w:t>
      </w:r>
      <w:r>
        <w:rPr>
          <w:rFonts w:asciiTheme="minorHAnsi" w:eastAsiaTheme="minorEastAsia" w:hAnsiTheme="minorHAnsi"/>
          <w:noProof/>
          <w:kern w:val="2"/>
          <w:sz w:val="21"/>
          <w:lang w:val="en-US" w:eastAsia="zh-CN"/>
        </w:rPr>
        <w:tab/>
      </w:r>
      <w:r>
        <w:rPr>
          <w:noProof/>
        </w:rPr>
        <w:t>Model Poisoning</w:t>
      </w:r>
      <w:r>
        <w:rPr>
          <w:noProof/>
        </w:rPr>
        <w:tab/>
      </w:r>
      <w:r>
        <w:rPr>
          <w:noProof/>
        </w:rPr>
        <w:fldChar w:fldCharType="begin"/>
      </w:r>
      <w:r>
        <w:rPr>
          <w:noProof/>
        </w:rPr>
        <w:instrText xml:space="preserve"> PAGEREF _Toc41822833 \h </w:instrText>
      </w:r>
      <w:r>
        <w:rPr>
          <w:noProof/>
        </w:rPr>
      </w:r>
      <w:r>
        <w:rPr>
          <w:noProof/>
        </w:rPr>
        <w:fldChar w:fldCharType="separate"/>
      </w:r>
      <w:r w:rsidR="00632B4D">
        <w:rPr>
          <w:noProof/>
        </w:rPr>
        <w:t>10</w:t>
      </w:r>
      <w:r>
        <w:rPr>
          <w:noProof/>
        </w:rPr>
        <w:fldChar w:fldCharType="end"/>
      </w:r>
    </w:p>
    <w:p w14:paraId="4C01544F" w14:textId="72B884F5"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5</w:t>
      </w:r>
      <w:r>
        <w:rPr>
          <w:rFonts w:asciiTheme="minorHAnsi" w:eastAsiaTheme="minorEastAsia" w:hAnsiTheme="minorHAnsi"/>
          <w:noProof/>
          <w:kern w:val="2"/>
          <w:sz w:val="21"/>
          <w:lang w:val="en-US" w:eastAsia="zh-CN"/>
        </w:rPr>
        <w:tab/>
      </w:r>
      <w:r>
        <w:rPr>
          <w:noProof/>
        </w:rPr>
        <w:t>Data Dispersion</w:t>
      </w:r>
      <w:r>
        <w:rPr>
          <w:noProof/>
        </w:rPr>
        <w:tab/>
      </w:r>
      <w:r>
        <w:rPr>
          <w:noProof/>
        </w:rPr>
        <w:fldChar w:fldCharType="begin"/>
      </w:r>
      <w:r>
        <w:rPr>
          <w:noProof/>
        </w:rPr>
        <w:instrText xml:space="preserve"> PAGEREF _Toc41822834 \h </w:instrText>
      </w:r>
      <w:r>
        <w:rPr>
          <w:noProof/>
        </w:rPr>
      </w:r>
      <w:r>
        <w:rPr>
          <w:noProof/>
        </w:rPr>
        <w:fldChar w:fldCharType="separate"/>
      </w:r>
      <w:r w:rsidR="00632B4D">
        <w:rPr>
          <w:noProof/>
        </w:rPr>
        <w:t>10</w:t>
      </w:r>
      <w:r>
        <w:rPr>
          <w:noProof/>
        </w:rPr>
        <w:fldChar w:fldCharType="end"/>
      </w:r>
    </w:p>
    <w:p w14:paraId="6A0C3476" w14:textId="264E5A3E"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6</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1822835 \h </w:instrText>
      </w:r>
      <w:r>
        <w:rPr>
          <w:noProof/>
        </w:rPr>
      </w:r>
      <w:r>
        <w:rPr>
          <w:noProof/>
        </w:rPr>
        <w:fldChar w:fldCharType="separate"/>
      </w:r>
      <w:r w:rsidR="00632B4D">
        <w:rPr>
          <w:noProof/>
        </w:rPr>
        <w:t>10</w:t>
      </w:r>
      <w:r>
        <w:rPr>
          <w:noProof/>
        </w:rPr>
        <w:fldChar w:fldCharType="end"/>
      </w:r>
    </w:p>
    <w:p w14:paraId="714583EE" w14:textId="4BDF31B1"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3.4.7</w:t>
      </w:r>
      <w:r>
        <w:rPr>
          <w:rFonts w:asciiTheme="minorHAnsi" w:eastAsiaTheme="minorEastAsia" w:hAnsiTheme="minorHAnsi"/>
          <w:noProof/>
          <w:kern w:val="2"/>
          <w:sz w:val="21"/>
          <w:lang w:val="en-US" w:eastAsia="zh-CN"/>
        </w:rPr>
        <w:tab/>
      </w:r>
      <w:r>
        <w:rPr>
          <w:noProof/>
        </w:rPr>
        <w:t>Share data strategy</w:t>
      </w:r>
      <w:r>
        <w:rPr>
          <w:noProof/>
        </w:rPr>
        <w:tab/>
      </w:r>
      <w:r>
        <w:rPr>
          <w:noProof/>
        </w:rPr>
        <w:fldChar w:fldCharType="begin"/>
      </w:r>
      <w:r>
        <w:rPr>
          <w:noProof/>
        </w:rPr>
        <w:instrText xml:space="preserve"> PAGEREF _Toc41822836 \h </w:instrText>
      </w:r>
      <w:r>
        <w:rPr>
          <w:noProof/>
        </w:rPr>
      </w:r>
      <w:r>
        <w:rPr>
          <w:noProof/>
        </w:rPr>
        <w:fldChar w:fldCharType="separate"/>
      </w:r>
      <w:r w:rsidR="00632B4D">
        <w:rPr>
          <w:noProof/>
        </w:rPr>
        <w:t>11</w:t>
      </w:r>
      <w:r>
        <w:rPr>
          <w:noProof/>
        </w:rPr>
        <w:fldChar w:fldCharType="end"/>
      </w:r>
    </w:p>
    <w:p w14:paraId="12E34556" w14:textId="39D0E6D4"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3.5</w:t>
      </w:r>
      <w:r>
        <w:rPr>
          <w:rFonts w:asciiTheme="minorHAnsi" w:eastAsiaTheme="minorEastAsia" w:hAnsiTheme="minorHAnsi"/>
          <w:noProof/>
          <w:kern w:val="2"/>
          <w:sz w:val="21"/>
          <w:lang w:val="en-US" w:eastAsia="zh-CN"/>
        </w:rPr>
        <w:tab/>
      </w:r>
      <w:r w:rsidRPr="00935D83">
        <w:rPr>
          <w:noProof/>
          <w:lang w:val="en-GB"/>
        </w:rPr>
        <w:t xml:space="preserve">Cloud </w:t>
      </w:r>
      <w:r>
        <w:rPr>
          <w:noProof/>
        </w:rPr>
        <w:t>Implementation</w:t>
      </w:r>
      <w:r>
        <w:rPr>
          <w:noProof/>
        </w:rPr>
        <w:tab/>
      </w:r>
      <w:r>
        <w:rPr>
          <w:noProof/>
        </w:rPr>
        <w:fldChar w:fldCharType="begin"/>
      </w:r>
      <w:r>
        <w:rPr>
          <w:noProof/>
        </w:rPr>
        <w:instrText xml:space="preserve"> PAGEREF _Toc41822837 \h </w:instrText>
      </w:r>
      <w:r>
        <w:rPr>
          <w:noProof/>
        </w:rPr>
      </w:r>
      <w:r>
        <w:rPr>
          <w:noProof/>
        </w:rPr>
        <w:fldChar w:fldCharType="separate"/>
      </w:r>
      <w:r w:rsidR="00632B4D">
        <w:rPr>
          <w:noProof/>
        </w:rPr>
        <w:t>11</w:t>
      </w:r>
      <w:r>
        <w:rPr>
          <w:noProof/>
        </w:rPr>
        <w:fldChar w:fldCharType="end"/>
      </w:r>
    </w:p>
    <w:p w14:paraId="33E7C218" w14:textId="5039DB4B"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4</w:t>
      </w:r>
      <w:r>
        <w:rPr>
          <w:rFonts w:asciiTheme="minorHAnsi" w:eastAsiaTheme="minorEastAsia" w:hAnsiTheme="minorHAnsi" w:cstheme="minorBidi"/>
          <w:b w:val="0"/>
          <w:kern w:val="2"/>
          <w:sz w:val="21"/>
          <w:szCs w:val="22"/>
          <w:lang w:val="en-US" w:eastAsia="zh-CN"/>
        </w:rPr>
        <w:tab/>
      </w:r>
      <w:r w:rsidRPr="00935D83">
        <w:rPr>
          <w:lang w:val="en-GB"/>
        </w:rPr>
        <w:t>Results</w:t>
      </w:r>
      <w:r>
        <w:tab/>
      </w:r>
      <w:r>
        <w:fldChar w:fldCharType="begin"/>
      </w:r>
      <w:r>
        <w:instrText xml:space="preserve"> PAGEREF _Toc41822838 \h </w:instrText>
      </w:r>
      <w:r>
        <w:fldChar w:fldCharType="separate"/>
      </w:r>
      <w:r w:rsidR="00632B4D">
        <w:t>12</w:t>
      </w:r>
      <w:r>
        <w:fldChar w:fldCharType="end"/>
      </w:r>
    </w:p>
    <w:p w14:paraId="5D0DE1FE" w14:textId="210E37E1"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4.1</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1822839 \h </w:instrText>
      </w:r>
      <w:r>
        <w:rPr>
          <w:noProof/>
        </w:rPr>
      </w:r>
      <w:r>
        <w:rPr>
          <w:noProof/>
        </w:rPr>
        <w:fldChar w:fldCharType="separate"/>
      </w:r>
      <w:r w:rsidR="00632B4D">
        <w:rPr>
          <w:noProof/>
        </w:rPr>
        <w:t>12</w:t>
      </w:r>
      <w:r>
        <w:rPr>
          <w:noProof/>
        </w:rPr>
        <w:fldChar w:fldCharType="end"/>
      </w:r>
    </w:p>
    <w:p w14:paraId="78A3ADDA" w14:textId="5DC5990D"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4.1.1</w:t>
      </w:r>
      <w:r>
        <w:rPr>
          <w:rFonts w:asciiTheme="minorHAnsi" w:eastAsiaTheme="minorEastAsia" w:hAnsiTheme="minorHAnsi"/>
          <w:noProof/>
          <w:kern w:val="2"/>
          <w:sz w:val="21"/>
          <w:lang w:val="en-US" w:eastAsia="zh-CN"/>
        </w:rPr>
        <w:tab/>
      </w:r>
      <w:r>
        <w:rPr>
          <w:noProof/>
        </w:rPr>
        <w:t>Model Poisoning</w:t>
      </w:r>
      <w:r>
        <w:rPr>
          <w:noProof/>
        </w:rPr>
        <w:tab/>
      </w:r>
      <w:r>
        <w:rPr>
          <w:noProof/>
        </w:rPr>
        <w:fldChar w:fldCharType="begin"/>
      </w:r>
      <w:r>
        <w:rPr>
          <w:noProof/>
        </w:rPr>
        <w:instrText xml:space="preserve"> PAGEREF _Toc41822840 \h </w:instrText>
      </w:r>
      <w:r>
        <w:rPr>
          <w:noProof/>
        </w:rPr>
      </w:r>
      <w:r>
        <w:rPr>
          <w:noProof/>
        </w:rPr>
        <w:fldChar w:fldCharType="separate"/>
      </w:r>
      <w:r w:rsidR="00632B4D">
        <w:rPr>
          <w:noProof/>
        </w:rPr>
        <w:t>12</w:t>
      </w:r>
      <w:r>
        <w:rPr>
          <w:noProof/>
        </w:rPr>
        <w:fldChar w:fldCharType="end"/>
      </w:r>
    </w:p>
    <w:p w14:paraId="3A518991" w14:textId="4E45DC0F"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4.1.2</w:t>
      </w:r>
      <w:r>
        <w:rPr>
          <w:rFonts w:asciiTheme="minorHAnsi" w:eastAsiaTheme="minorEastAsia" w:hAnsiTheme="minorHAnsi"/>
          <w:noProof/>
          <w:kern w:val="2"/>
          <w:sz w:val="21"/>
          <w:lang w:val="en-US" w:eastAsia="zh-CN"/>
        </w:rPr>
        <w:tab/>
      </w:r>
      <w:r>
        <w:rPr>
          <w:noProof/>
        </w:rPr>
        <w:t>Data Dispersion</w:t>
      </w:r>
      <w:r>
        <w:rPr>
          <w:noProof/>
        </w:rPr>
        <w:tab/>
      </w:r>
      <w:r>
        <w:rPr>
          <w:noProof/>
        </w:rPr>
        <w:fldChar w:fldCharType="begin"/>
      </w:r>
      <w:r>
        <w:rPr>
          <w:noProof/>
        </w:rPr>
        <w:instrText xml:space="preserve"> PAGEREF _Toc41822841 \h </w:instrText>
      </w:r>
      <w:r>
        <w:rPr>
          <w:noProof/>
        </w:rPr>
      </w:r>
      <w:r>
        <w:rPr>
          <w:noProof/>
        </w:rPr>
        <w:fldChar w:fldCharType="separate"/>
      </w:r>
      <w:r w:rsidR="00632B4D">
        <w:rPr>
          <w:noProof/>
        </w:rPr>
        <w:t>14</w:t>
      </w:r>
      <w:r>
        <w:rPr>
          <w:noProof/>
        </w:rPr>
        <w:fldChar w:fldCharType="end"/>
      </w:r>
    </w:p>
    <w:p w14:paraId="651765CD" w14:textId="5792FBE9"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4.1.3</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1822842 \h </w:instrText>
      </w:r>
      <w:r>
        <w:rPr>
          <w:noProof/>
        </w:rPr>
      </w:r>
      <w:r>
        <w:rPr>
          <w:noProof/>
        </w:rPr>
        <w:fldChar w:fldCharType="separate"/>
      </w:r>
      <w:r w:rsidR="00632B4D">
        <w:rPr>
          <w:noProof/>
        </w:rPr>
        <w:t>14</w:t>
      </w:r>
      <w:r>
        <w:rPr>
          <w:noProof/>
        </w:rPr>
        <w:fldChar w:fldCharType="end"/>
      </w:r>
    </w:p>
    <w:p w14:paraId="4DA9596A" w14:textId="1C16FB6E" w:rsidR="00D631F6" w:rsidRDefault="00D631F6">
      <w:pPr>
        <w:pStyle w:val="TOC3"/>
        <w:tabs>
          <w:tab w:val="left" w:pos="1200"/>
          <w:tab w:val="right" w:leader="dot" w:pos="9060"/>
        </w:tabs>
        <w:rPr>
          <w:rFonts w:asciiTheme="minorHAnsi" w:eastAsiaTheme="minorEastAsia" w:hAnsiTheme="minorHAnsi"/>
          <w:noProof/>
          <w:kern w:val="2"/>
          <w:sz w:val="21"/>
          <w:lang w:val="en-US" w:eastAsia="zh-CN"/>
        </w:rPr>
      </w:pPr>
      <w:r>
        <w:rPr>
          <w:noProof/>
        </w:rPr>
        <w:t>4.1.4</w:t>
      </w:r>
      <w:r>
        <w:rPr>
          <w:rFonts w:asciiTheme="minorHAnsi" w:eastAsiaTheme="minorEastAsia" w:hAnsiTheme="minorHAnsi"/>
          <w:noProof/>
          <w:kern w:val="2"/>
          <w:sz w:val="21"/>
          <w:lang w:val="en-US" w:eastAsia="zh-CN"/>
        </w:rPr>
        <w:tab/>
      </w:r>
      <w:r>
        <w:rPr>
          <w:noProof/>
        </w:rPr>
        <w:t>Share data strategy</w:t>
      </w:r>
      <w:r>
        <w:rPr>
          <w:noProof/>
        </w:rPr>
        <w:tab/>
      </w:r>
      <w:r>
        <w:rPr>
          <w:noProof/>
        </w:rPr>
        <w:fldChar w:fldCharType="begin"/>
      </w:r>
      <w:r>
        <w:rPr>
          <w:noProof/>
        </w:rPr>
        <w:instrText xml:space="preserve"> PAGEREF _Toc41822843 \h </w:instrText>
      </w:r>
      <w:r>
        <w:rPr>
          <w:noProof/>
        </w:rPr>
      </w:r>
      <w:r>
        <w:rPr>
          <w:noProof/>
        </w:rPr>
        <w:fldChar w:fldCharType="separate"/>
      </w:r>
      <w:r w:rsidR="00632B4D">
        <w:rPr>
          <w:noProof/>
        </w:rPr>
        <w:t>15</w:t>
      </w:r>
      <w:r>
        <w:rPr>
          <w:noProof/>
        </w:rPr>
        <w:fldChar w:fldCharType="end"/>
      </w:r>
    </w:p>
    <w:p w14:paraId="74D81F95" w14:textId="1633A788" w:rsidR="00D631F6" w:rsidRDefault="00D631F6">
      <w:pPr>
        <w:pStyle w:val="TOC2"/>
        <w:tabs>
          <w:tab w:val="left" w:pos="960"/>
          <w:tab w:val="right" w:leader="dot" w:pos="9060"/>
        </w:tabs>
        <w:rPr>
          <w:rFonts w:asciiTheme="minorHAnsi" w:eastAsiaTheme="minorEastAsia" w:hAnsiTheme="minorHAnsi"/>
          <w:noProof/>
          <w:kern w:val="2"/>
          <w:sz w:val="21"/>
          <w:lang w:val="en-US" w:eastAsia="zh-CN"/>
        </w:rPr>
      </w:pPr>
      <w:r w:rsidRPr="00935D83">
        <w:rPr>
          <w:noProof/>
          <w:lang w:val="en-GB"/>
        </w:rPr>
        <w:t>4.2</w:t>
      </w:r>
      <w:r>
        <w:rPr>
          <w:rFonts w:asciiTheme="minorHAnsi" w:eastAsiaTheme="minorEastAsia" w:hAnsiTheme="minorHAnsi"/>
          <w:noProof/>
          <w:kern w:val="2"/>
          <w:sz w:val="21"/>
          <w:lang w:val="en-US" w:eastAsia="zh-CN"/>
        </w:rPr>
        <w:tab/>
      </w:r>
      <w:r>
        <w:rPr>
          <w:noProof/>
        </w:rPr>
        <w:t>Cloud implementation</w:t>
      </w:r>
      <w:r>
        <w:rPr>
          <w:noProof/>
        </w:rPr>
        <w:tab/>
      </w:r>
      <w:r>
        <w:rPr>
          <w:noProof/>
        </w:rPr>
        <w:fldChar w:fldCharType="begin"/>
      </w:r>
      <w:r>
        <w:rPr>
          <w:noProof/>
        </w:rPr>
        <w:instrText xml:space="preserve"> PAGEREF _Toc41822844 \h </w:instrText>
      </w:r>
      <w:r>
        <w:rPr>
          <w:noProof/>
        </w:rPr>
      </w:r>
      <w:r>
        <w:rPr>
          <w:noProof/>
        </w:rPr>
        <w:fldChar w:fldCharType="separate"/>
      </w:r>
      <w:r w:rsidR="00632B4D">
        <w:rPr>
          <w:noProof/>
        </w:rPr>
        <w:t>16</w:t>
      </w:r>
      <w:r>
        <w:rPr>
          <w:noProof/>
        </w:rPr>
        <w:fldChar w:fldCharType="end"/>
      </w:r>
    </w:p>
    <w:p w14:paraId="22407C6F" w14:textId="0B1ABAB9"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5</w:t>
      </w:r>
      <w:r>
        <w:rPr>
          <w:rFonts w:asciiTheme="minorHAnsi" w:eastAsiaTheme="minorEastAsia" w:hAnsiTheme="minorHAnsi" w:cstheme="minorBidi"/>
          <w:b w:val="0"/>
          <w:kern w:val="2"/>
          <w:sz w:val="21"/>
          <w:szCs w:val="22"/>
          <w:lang w:val="en-US" w:eastAsia="zh-CN"/>
        </w:rPr>
        <w:tab/>
      </w:r>
      <w:r w:rsidRPr="00935D83">
        <w:rPr>
          <w:lang w:val="en-GB"/>
        </w:rPr>
        <w:t>Discussion</w:t>
      </w:r>
      <w:r>
        <w:tab/>
      </w:r>
      <w:r>
        <w:fldChar w:fldCharType="begin"/>
      </w:r>
      <w:r>
        <w:instrText xml:space="preserve"> PAGEREF _Toc41822845 \h </w:instrText>
      </w:r>
      <w:r>
        <w:fldChar w:fldCharType="separate"/>
      </w:r>
      <w:r w:rsidR="00632B4D">
        <w:t>16</w:t>
      </w:r>
      <w:r>
        <w:fldChar w:fldCharType="end"/>
      </w:r>
    </w:p>
    <w:p w14:paraId="1EF277FB" w14:textId="3237D0BB" w:rsidR="00D631F6" w:rsidRDefault="00D631F6">
      <w:pPr>
        <w:pStyle w:val="TOC1"/>
        <w:rPr>
          <w:rFonts w:asciiTheme="minorHAnsi" w:eastAsiaTheme="minorEastAsia" w:hAnsiTheme="minorHAnsi" w:cstheme="minorBidi"/>
          <w:b w:val="0"/>
          <w:kern w:val="2"/>
          <w:sz w:val="21"/>
          <w:szCs w:val="22"/>
          <w:lang w:val="en-US" w:eastAsia="zh-CN"/>
        </w:rPr>
      </w:pPr>
      <w:r w:rsidRPr="00935D83">
        <w:rPr>
          <w:lang w:val="en-GB"/>
        </w:rPr>
        <w:t>6</w:t>
      </w:r>
      <w:r>
        <w:rPr>
          <w:rFonts w:asciiTheme="minorHAnsi" w:eastAsiaTheme="minorEastAsia" w:hAnsiTheme="minorHAnsi" w:cstheme="minorBidi"/>
          <w:b w:val="0"/>
          <w:kern w:val="2"/>
          <w:sz w:val="21"/>
          <w:szCs w:val="22"/>
          <w:lang w:val="en-US" w:eastAsia="zh-CN"/>
        </w:rPr>
        <w:tab/>
      </w:r>
      <w:r w:rsidRPr="00935D83">
        <w:rPr>
          <w:lang w:val="en-GB"/>
        </w:rPr>
        <w:t>Conclusion</w:t>
      </w:r>
      <w:r>
        <w:tab/>
      </w:r>
      <w:r>
        <w:fldChar w:fldCharType="begin"/>
      </w:r>
      <w:r>
        <w:instrText xml:space="preserve"> PAGEREF _Toc41822846 \h </w:instrText>
      </w:r>
      <w:r>
        <w:fldChar w:fldCharType="separate"/>
      </w:r>
      <w:r w:rsidR="00632B4D">
        <w:t>18</w:t>
      </w:r>
      <w:r>
        <w:fldChar w:fldCharType="end"/>
      </w:r>
    </w:p>
    <w:p w14:paraId="56F1A0DD" w14:textId="59F62DD4" w:rsidR="00D631F6" w:rsidRDefault="00D631F6">
      <w:pPr>
        <w:pStyle w:val="TOC1"/>
        <w:rPr>
          <w:rFonts w:asciiTheme="minorHAnsi" w:eastAsiaTheme="minorEastAsia" w:hAnsiTheme="minorHAnsi" w:cstheme="minorBidi"/>
          <w:b w:val="0"/>
          <w:kern w:val="2"/>
          <w:sz w:val="21"/>
          <w:szCs w:val="22"/>
          <w:lang w:val="en-US" w:eastAsia="zh-CN"/>
        </w:rPr>
      </w:pPr>
      <w:r>
        <w:t>7</w:t>
      </w:r>
      <w:r>
        <w:rPr>
          <w:rFonts w:asciiTheme="minorHAnsi" w:eastAsiaTheme="minorEastAsia" w:hAnsiTheme="minorHAnsi" w:cstheme="minorBidi"/>
          <w:b w:val="0"/>
          <w:kern w:val="2"/>
          <w:sz w:val="21"/>
          <w:szCs w:val="22"/>
          <w:lang w:val="en-US" w:eastAsia="zh-CN"/>
        </w:rPr>
        <w:tab/>
      </w:r>
      <w:r>
        <w:t>Acknowledgement</w:t>
      </w:r>
      <w:r>
        <w:tab/>
      </w:r>
      <w:r>
        <w:fldChar w:fldCharType="begin"/>
      </w:r>
      <w:r>
        <w:instrText xml:space="preserve"> PAGEREF _Toc41822847 \h </w:instrText>
      </w:r>
      <w:r>
        <w:fldChar w:fldCharType="separate"/>
      </w:r>
      <w:r w:rsidR="00632B4D">
        <w:t>18</w:t>
      </w:r>
      <w:r>
        <w:fldChar w:fldCharType="end"/>
      </w:r>
    </w:p>
    <w:p w14:paraId="0EB51F78" w14:textId="0FE04CA5" w:rsidR="00D631F6" w:rsidRDefault="00D631F6">
      <w:pPr>
        <w:pStyle w:val="TOC1"/>
        <w:rPr>
          <w:rFonts w:asciiTheme="minorHAnsi" w:eastAsiaTheme="minorEastAsia" w:hAnsiTheme="minorHAnsi" w:cstheme="minorBidi"/>
          <w:b w:val="0"/>
          <w:kern w:val="2"/>
          <w:sz w:val="21"/>
          <w:szCs w:val="22"/>
          <w:lang w:val="en-US" w:eastAsia="zh-CN"/>
        </w:rPr>
      </w:pPr>
      <w:r>
        <w:t>8</w:t>
      </w:r>
      <w:r>
        <w:rPr>
          <w:rFonts w:asciiTheme="minorHAnsi" w:eastAsiaTheme="minorEastAsia" w:hAnsiTheme="minorHAnsi" w:cstheme="minorBidi"/>
          <w:b w:val="0"/>
          <w:kern w:val="2"/>
          <w:sz w:val="21"/>
          <w:szCs w:val="22"/>
          <w:lang w:val="en-US" w:eastAsia="zh-CN"/>
        </w:rPr>
        <w:tab/>
      </w:r>
      <w:r>
        <w:t>References</w:t>
      </w:r>
      <w:r>
        <w:tab/>
      </w:r>
      <w:r>
        <w:fldChar w:fldCharType="begin"/>
      </w:r>
      <w:r>
        <w:instrText xml:space="preserve"> PAGEREF _Toc41822848 \h </w:instrText>
      </w:r>
      <w:r>
        <w:fldChar w:fldCharType="separate"/>
      </w:r>
      <w:r w:rsidR="00632B4D">
        <w:t>19</w:t>
      </w:r>
      <w:r>
        <w:fldChar w:fldCharType="end"/>
      </w:r>
    </w:p>
    <w:p w14:paraId="5585089F" w14:textId="4B48C674" w:rsidR="00D631F6" w:rsidRDefault="00D631F6">
      <w:pPr>
        <w:pStyle w:val="TOC1"/>
        <w:rPr>
          <w:rFonts w:asciiTheme="minorHAnsi" w:eastAsiaTheme="minorEastAsia" w:hAnsiTheme="minorHAnsi" w:cstheme="minorBidi"/>
          <w:b w:val="0"/>
          <w:kern w:val="2"/>
          <w:sz w:val="21"/>
          <w:szCs w:val="22"/>
          <w:lang w:val="en-US" w:eastAsia="zh-CN"/>
        </w:rPr>
      </w:pPr>
      <w:r>
        <w:t>9</w:t>
      </w:r>
      <w:r>
        <w:rPr>
          <w:rFonts w:asciiTheme="minorHAnsi" w:eastAsiaTheme="minorEastAsia" w:hAnsiTheme="minorHAnsi" w:cstheme="minorBidi"/>
          <w:b w:val="0"/>
          <w:kern w:val="2"/>
          <w:sz w:val="21"/>
          <w:szCs w:val="22"/>
          <w:lang w:val="en-US" w:eastAsia="zh-CN"/>
        </w:rPr>
        <w:tab/>
      </w:r>
      <w:r>
        <w:t>Appendix - OIA-DDR dataset after pre-processing</w:t>
      </w:r>
      <w:r>
        <w:tab/>
      </w:r>
      <w:r>
        <w:fldChar w:fldCharType="begin"/>
      </w:r>
      <w:r>
        <w:instrText xml:space="preserve"> PAGEREF _Toc41822849 \h </w:instrText>
      </w:r>
      <w:r>
        <w:fldChar w:fldCharType="separate"/>
      </w:r>
      <w:r w:rsidR="00632B4D">
        <w:t>21</w:t>
      </w:r>
      <w:r>
        <w:fldChar w:fldCharType="end"/>
      </w:r>
    </w:p>
    <w:p w14:paraId="6BA8A748" w14:textId="031BCA08" w:rsidR="00D631F6" w:rsidRDefault="00D631F6">
      <w:pPr>
        <w:pStyle w:val="TOC1"/>
        <w:rPr>
          <w:rFonts w:asciiTheme="minorHAnsi" w:eastAsiaTheme="minorEastAsia" w:hAnsiTheme="minorHAnsi" w:cstheme="minorBidi"/>
          <w:b w:val="0"/>
          <w:kern w:val="2"/>
          <w:sz w:val="21"/>
          <w:szCs w:val="22"/>
          <w:lang w:val="en-US" w:eastAsia="zh-CN"/>
        </w:rPr>
      </w:pPr>
      <w:r>
        <w:lastRenderedPageBreak/>
        <w:t>10</w:t>
      </w:r>
      <w:r>
        <w:rPr>
          <w:rFonts w:asciiTheme="minorHAnsi" w:eastAsiaTheme="minorEastAsia" w:hAnsiTheme="minorHAnsi" w:cstheme="minorBidi"/>
          <w:b w:val="0"/>
          <w:kern w:val="2"/>
          <w:sz w:val="21"/>
          <w:szCs w:val="22"/>
          <w:lang w:val="en-US" w:eastAsia="zh-CN"/>
        </w:rPr>
        <w:tab/>
      </w:r>
      <w:r>
        <w:t>Appendix – Samples used in Box plots</w:t>
      </w:r>
      <w:r>
        <w:tab/>
      </w:r>
      <w:r>
        <w:fldChar w:fldCharType="begin"/>
      </w:r>
      <w:r>
        <w:instrText xml:space="preserve"> PAGEREF _Toc41822850 \h </w:instrText>
      </w:r>
      <w:r>
        <w:fldChar w:fldCharType="separate"/>
      </w:r>
      <w:r w:rsidR="00632B4D">
        <w:t>22</w:t>
      </w:r>
      <w:r>
        <w:fldChar w:fldCharType="end"/>
      </w:r>
    </w:p>
    <w:p w14:paraId="40266819" w14:textId="293CF4EB" w:rsidR="00D631F6" w:rsidRDefault="00D631F6">
      <w:pPr>
        <w:pStyle w:val="TOC1"/>
        <w:rPr>
          <w:rFonts w:asciiTheme="minorHAnsi" w:eastAsiaTheme="minorEastAsia" w:hAnsiTheme="minorHAnsi" w:cstheme="minorBidi"/>
          <w:b w:val="0"/>
          <w:kern w:val="2"/>
          <w:sz w:val="21"/>
          <w:szCs w:val="22"/>
          <w:lang w:val="en-US" w:eastAsia="zh-CN"/>
        </w:rPr>
      </w:pPr>
      <w:r>
        <w:t>11</w:t>
      </w:r>
      <w:r>
        <w:rPr>
          <w:rFonts w:asciiTheme="minorHAnsi" w:eastAsiaTheme="minorEastAsia" w:hAnsiTheme="minorHAnsi" w:cstheme="minorBidi"/>
          <w:b w:val="0"/>
          <w:kern w:val="2"/>
          <w:sz w:val="21"/>
          <w:szCs w:val="22"/>
          <w:lang w:val="en-US" w:eastAsia="zh-CN"/>
        </w:rPr>
        <w:tab/>
      </w:r>
      <w:r>
        <w:t>Appendix - Statistical Records</w:t>
      </w:r>
      <w:r>
        <w:tab/>
      </w:r>
      <w:r>
        <w:fldChar w:fldCharType="begin"/>
      </w:r>
      <w:r>
        <w:instrText xml:space="preserve"> PAGEREF _Toc41822851 \h </w:instrText>
      </w:r>
      <w:r>
        <w:fldChar w:fldCharType="separate"/>
      </w:r>
      <w:r w:rsidR="00632B4D">
        <w:t>23</w:t>
      </w:r>
      <w:r>
        <w:fldChar w:fldCharType="end"/>
      </w:r>
    </w:p>
    <w:p w14:paraId="1C745323" w14:textId="06C97B91" w:rsidR="00D631F6" w:rsidRDefault="00D631F6">
      <w:pPr>
        <w:pStyle w:val="TOC1"/>
        <w:rPr>
          <w:rFonts w:asciiTheme="minorHAnsi" w:eastAsiaTheme="minorEastAsia" w:hAnsiTheme="minorHAnsi" w:cstheme="minorBidi"/>
          <w:b w:val="0"/>
          <w:kern w:val="2"/>
          <w:sz w:val="21"/>
          <w:szCs w:val="22"/>
          <w:lang w:val="en-US" w:eastAsia="zh-CN"/>
        </w:rPr>
      </w:pPr>
      <w:r>
        <w:t>12</w:t>
      </w:r>
      <w:r>
        <w:rPr>
          <w:rFonts w:asciiTheme="minorHAnsi" w:eastAsiaTheme="minorEastAsia" w:hAnsiTheme="minorHAnsi" w:cstheme="minorBidi"/>
          <w:b w:val="0"/>
          <w:kern w:val="2"/>
          <w:sz w:val="21"/>
          <w:szCs w:val="22"/>
          <w:lang w:val="en-US" w:eastAsia="zh-CN"/>
        </w:rPr>
        <w:tab/>
      </w:r>
      <w:r>
        <w:t>Appendix - Scenario testing results with 40k set</w:t>
      </w:r>
      <w:r>
        <w:tab/>
      </w:r>
      <w:r>
        <w:fldChar w:fldCharType="begin"/>
      </w:r>
      <w:r>
        <w:instrText xml:space="preserve"> PAGEREF _Toc41822852 \h </w:instrText>
      </w:r>
      <w:r>
        <w:fldChar w:fldCharType="separate"/>
      </w:r>
      <w:r w:rsidR="00632B4D">
        <w:t>24</w:t>
      </w:r>
      <w:r>
        <w:fldChar w:fldCharType="end"/>
      </w:r>
    </w:p>
    <w:p w14:paraId="35A62734" w14:textId="6B6D9866" w:rsidR="00D631F6" w:rsidRDefault="00D631F6">
      <w:pPr>
        <w:pStyle w:val="TOC1"/>
        <w:rPr>
          <w:rFonts w:asciiTheme="minorHAnsi" w:eastAsiaTheme="minorEastAsia" w:hAnsiTheme="minorHAnsi" w:cstheme="minorBidi"/>
          <w:b w:val="0"/>
          <w:kern w:val="2"/>
          <w:sz w:val="21"/>
          <w:szCs w:val="22"/>
          <w:lang w:val="en-US" w:eastAsia="zh-CN"/>
        </w:rPr>
      </w:pPr>
      <w:r>
        <w:t>13</w:t>
      </w:r>
      <w:r>
        <w:rPr>
          <w:rFonts w:asciiTheme="minorHAnsi" w:eastAsiaTheme="minorEastAsia" w:hAnsiTheme="minorHAnsi" w:cstheme="minorBidi"/>
          <w:b w:val="0"/>
          <w:kern w:val="2"/>
          <w:sz w:val="21"/>
          <w:szCs w:val="22"/>
          <w:lang w:val="en-US" w:eastAsia="zh-CN"/>
        </w:rPr>
        <w:tab/>
      </w:r>
      <w:r>
        <w:t>Appendix - Scenario testing results with 4k set</w:t>
      </w:r>
      <w:r>
        <w:tab/>
      </w:r>
      <w:r>
        <w:fldChar w:fldCharType="begin"/>
      </w:r>
      <w:r>
        <w:instrText xml:space="preserve"> PAGEREF _Toc41822853 \h </w:instrText>
      </w:r>
      <w:r>
        <w:fldChar w:fldCharType="separate"/>
      </w:r>
      <w:r w:rsidR="00632B4D">
        <w:t>27</w:t>
      </w:r>
      <w:r>
        <w:fldChar w:fldCharType="end"/>
      </w:r>
    </w:p>
    <w:p w14:paraId="423AC64A" w14:textId="4F38AC97" w:rsidR="00D631F6" w:rsidRDefault="00D631F6">
      <w:pPr>
        <w:pStyle w:val="TOC1"/>
        <w:rPr>
          <w:rFonts w:asciiTheme="minorHAnsi" w:eastAsiaTheme="minorEastAsia" w:hAnsiTheme="minorHAnsi" w:cstheme="minorBidi"/>
          <w:b w:val="0"/>
          <w:kern w:val="2"/>
          <w:sz w:val="21"/>
          <w:szCs w:val="22"/>
          <w:lang w:val="en-US" w:eastAsia="zh-CN"/>
        </w:rPr>
      </w:pPr>
      <w:r>
        <w:t>14</w:t>
      </w:r>
      <w:r>
        <w:rPr>
          <w:rFonts w:asciiTheme="minorHAnsi" w:eastAsiaTheme="minorEastAsia" w:hAnsiTheme="minorHAnsi" w:cstheme="minorBidi"/>
          <w:b w:val="0"/>
          <w:kern w:val="2"/>
          <w:sz w:val="21"/>
          <w:szCs w:val="22"/>
          <w:lang w:val="en-US" w:eastAsia="zh-CN"/>
        </w:rPr>
        <w:tab/>
      </w:r>
      <w:r>
        <w:t>Appendix - Results for cloud implementation</w:t>
      </w:r>
      <w:r>
        <w:tab/>
      </w:r>
      <w:r>
        <w:fldChar w:fldCharType="begin"/>
      </w:r>
      <w:r>
        <w:instrText xml:space="preserve"> PAGEREF _Toc41822854 \h </w:instrText>
      </w:r>
      <w:r>
        <w:fldChar w:fldCharType="separate"/>
      </w:r>
      <w:r w:rsidR="00632B4D">
        <w:t>31</w:t>
      </w:r>
      <w:r>
        <w:fldChar w:fldCharType="end"/>
      </w:r>
    </w:p>
    <w:p w14:paraId="1AE48BA9" w14:textId="7894A024" w:rsidR="0054722D" w:rsidRDefault="00637E83" w:rsidP="00B7410C">
      <w:pPr>
        <w:pStyle w:val="TOC1"/>
        <w:rPr>
          <w:lang w:val="en-GB"/>
        </w:rPr>
        <w:sectPr w:rsidR="0054722D" w:rsidSect="00AC7903">
          <w:footerReference w:type="even" r:id="rId8"/>
          <w:footerReference w:type="default" r:id="rId9"/>
          <w:pgSz w:w="11906" w:h="16838"/>
          <w:pgMar w:top="1701" w:right="1418" w:bottom="1701" w:left="1418" w:header="709" w:footer="709" w:gutter="0"/>
          <w:pgNumType w:fmt="lowerRoman" w:start="1"/>
          <w:cols w:space="708"/>
          <w:docGrid w:linePitch="360"/>
        </w:sectPr>
      </w:pPr>
      <w:r w:rsidRPr="00695ECF">
        <w:rPr>
          <w:lang w:val="en-GB"/>
        </w:rPr>
        <w:fldChar w:fldCharType="end"/>
      </w:r>
    </w:p>
    <w:p w14:paraId="33EB5CC1" w14:textId="27B8EEA0" w:rsidR="00252E68" w:rsidRDefault="00252E68" w:rsidP="00C408E1">
      <w:pPr>
        <w:pStyle w:val="X-heading1introductorypart"/>
      </w:pPr>
      <w:r w:rsidRPr="00E11E69">
        <w:lastRenderedPageBreak/>
        <w:t>Abbreviations</w:t>
      </w:r>
    </w:p>
    <w:p w14:paraId="723DF5DF" w14:textId="7DB3405E" w:rsidR="0097571D" w:rsidRDefault="000A5475" w:rsidP="000A5475">
      <w:pPr>
        <w:rPr>
          <w:lang w:val="en-GB" w:eastAsia="zh-CN"/>
        </w:rPr>
      </w:pPr>
      <w:r>
        <w:rPr>
          <w:lang w:val="en-GB" w:eastAsia="zh-CN"/>
        </w:rPr>
        <w:br/>
      </w:r>
      <w:r w:rsidR="0097571D">
        <w:rPr>
          <w:lang w:val="en-GB"/>
        </w:rPr>
        <w:t>ADAM</w:t>
      </w:r>
      <w:r w:rsidR="0097571D" w:rsidRPr="00252E68">
        <w:rPr>
          <w:lang w:val="en-GB" w:eastAsia="zh-CN"/>
        </w:rPr>
        <w:tab/>
      </w:r>
      <w:r w:rsidR="00E106CF">
        <w:rPr>
          <w:rFonts w:cs="Times New Roman"/>
          <w:szCs w:val="24"/>
        </w:rPr>
        <w:t>A</w:t>
      </w:r>
      <w:r w:rsidR="00E106CF" w:rsidRPr="00E106CF">
        <w:rPr>
          <w:rFonts w:cs="Times New Roman"/>
          <w:szCs w:val="24"/>
        </w:rPr>
        <w:t xml:space="preserve"> </w:t>
      </w:r>
      <w:r w:rsidR="00B851E6" w:rsidRPr="00B851E6">
        <w:rPr>
          <w:rFonts w:cs="Times New Roman"/>
          <w:szCs w:val="24"/>
        </w:rPr>
        <w:t xml:space="preserve">Stochastic </w:t>
      </w:r>
      <w:r w:rsidR="00E106CF">
        <w:rPr>
          <w:rFonts w:cs="Times New Roman"/>
          <w:szCs w:val="24"/>
        </w:rPr>
        <w:t>O</w:t>
      </w:r>
      <w:r w:rsidR="00E106CF" w:rsidRPr="00E106CF">
        <w:rPr>
          <w:rFonts w:cs="Times New Roman"/>
          <w:szCs w:val="24"/>
        </w:rPr>
        <w:t xml:space="preserve">ptimization </w:t>
      </w:r>
      <w:r w:rsidR="00E106CF">
        <w:rPr>
          <w:rFonts w:cs="Times New Roman"/>
          <w:szCs w:val="24"/>
        </w:rPr>
        <w:t>A</w:t>
      </w:r>
      <w:r w:rsidR="00E106CF" w:rsidRPr="00E106CF">
        <w:rPr>
          <w:rFonts w:cs="Times New Roman"/>
          <w:szCs w:val="24"/>
        </w:rPr>
        <w:t>lgorithm</w:t>
      </w:r>
    </w:p>
    <w:p w14:paraId="6E7C6037" w14:textId="49FFB7E0" w:rsidR="00252E68" w:rsidRDefault="001A7808" w:rsidP="000A5475">
      <w:pPr>
        <w:rPr>
          <w:lang w:val="en-GB" w:eastAsia="zh-CN"/>
        </w:rPr>
      </w:pPr>
      <w:r>
        <w:rPr>
          <w:lang w:val="en-GB"/>
        </w:rPr>
        <w:t>DR</w:t>
      </w:r>
      <w:r w:rsidR="00252E68" w:rsidRPr="00252E68">
        <w:rPr>
          <w:lang w:val="en-GB" w:eastAsia="zh-CN"/>
        </w:rPr>
        <w:tab/>
      </w:r>
      <w:r w:rsidR="002D15CF">
        <w:rPr>
          <w:lang w:val="en-GB" w:eastAsia="zh-CN"/>
        </w:rPr>
        <w:t>D</w:t>
      </w:r>
      <w:r w:rsidR="002D15CF" w:rsidRPr="00C021E6">
        <w:rPr>
          <w:rFonts w:cs="Times New Roman"/>
          <w:szCs w:val="24"/>
        </w:rPr>
        <w:t xml:space="preserve">iabetic </w:t>
      </w:r>
      <w:r w:rsidR="002D15CF">
        <w:rPr>
          <w:rFonts w:cs="Times New Roman"/>
          <w:szCs w:val="24"/>
        </w:rPr>
        <w:t>R</w:t>
      </w:r>
      <w:r w:rsidR="002D15CF" w:rsidRPr="00C021E6">
        <w:rPr>
          <w:rFonts w:cs="Times New Roman"/>
          <w:szCs w:val="24"/>
        </w:rPr>
        <w:t>etinopathy</w:t>
      </w:r>
    </w:p>
    <w:p w14:paraId="70362CBD" w14:textId="3E3F6BF2" w:rsidR="001A7808" w:rsidRDefault="001A7808" w:rsidP="000A5475">
      <w:pPr>
        <w:rPr>
          <w:lang w:val="en-GB"/>
        </w:rPr>
      </w:pPr>
      <w:r w:rsidRPr="004B45AC">
        <w:rPr>
          <w:lang w:val="en-GB"/>
        </w:rPr>
        <w:t>FedAvg</w:t>
      </w:r>
      <w:r w:rsidRPr="00252E68">
        <w:rPr>
          <w:lang w:val="en-GB" w:eastAsia="zh-CN"/>
        </w:rPr>
        <w:tab/>
      </w:r>
      <w:r w:rsidR="002D15CF" w:rsidRPr="002D15CF">
        <w:rPr>
          <w:lang w:val="en-GB" w:eastAsia="zh-CN"/>
        </w:rPr>
        <w:t>Federated Averaging</w:t>
      </w:r>
      <w:r w:rsidR="00AE1545">
        <w:rPr>
          <w:lang w:val="en-GB" w:eastAsia="zh-CN"/>
        </w:rPr>
        <w:t xml:space="preserve"> Algorithm</w:t>
      </w:r>
    </w:p>
    <w:p w14:paraId="6946A628" w14:textId="5A67E0BB" w:rsidR="004B45AC" w:rsidRDefault="004B45AC" w:rsidP="000A5475">
      <w:pPr>
        <w:rPr>
          <w:lang w:val="en-GB"/>
        </w:rPr>
      </w:pPr>
      <w:r w:rsidRPr="004B45AC">
        <w:rPr>
          <w:lang w:val="en-GB"/>
        </w:rPr>
        <w:t>FedSGD</w:t>
      </w:r>
      <w:r w:rsidRPr="00252E68">
        <w:rPr>
          <w:lang w:val="en-GB" w:eastAsia="zh-CN"/>
        </w:rPr>
        <w:tab/>
      </w:r>
      <w:r w:rsidR="002D15CF" w:rsidRPr="002D15CF">
        <w:rPr>
          <w:lang w:val="en-GB" w:eastAsia="zh-CN"/>
        </w:rPr>
        <w:t xml:space="preserve">Federated Stochastic </w:t>
      </w:r>
      <w:r w:rsidR="002D15CF">
        <w:rPr>
          <w:lang w:val="en-GB" w:eastAsia="zh-CN"/>
        </w:rPr>
        <w:t>G</w:t>
      </w:r>
      <w:r w:rsidR="002D15CF" w:rsidRPr="002D15CF">
        <w:rPr>
          <w:lang w:val="en-GB" w:eastAsia="zh-CN"/>
        </w:rPr>
        <w:t xml:space="preserve">radient </w:t>
      </w:r>
      <w:r w:rsidR="002D15CF">
        <w:rPr>
          <w:lang w:val="en-GB" w:eastAsia="zh-CN"/>
        </w:rPr>
        <w:t>D</w:t>
      </w:r>
      <w:r w:rsidR="002D15CF" w:rsidRPr="002D15CF">
        <w:rPr>
          <w:lang w:val="en-GB" w:eastAsia="zh-CN"/>
        </w:rPr>
        <w:t>escent</w:t>
      </w:r>
      <w:r w:rsidR="00AE1545" w:rsidRPr="00AE1545">
        <w:rPr>
          <w:lang w:val="en-GB" w:eastAsia="zh-CN"/>
        </w:rPr>
        <w:t xml:space="preserve"> </w:t>
      </w:r>
      <w:r w:rsidR="00AE1545">
        <w:rPr>
          <w:lang w:val="en-GB" w:eastAsia="zh-CN"/>
        </w:rPr>
        <w:t>Algorithm</w:t>
      </w:r>
    </w:p>
    <w:p w14:paraId="3DAB6C60" w14:textId="39313352" w:rsidR="004B45AC" w:rsidRDefault="004B45AC" w:rsidP="000A5475">
      <w:pPr>
        <w:rPr>
          <w:lang w:val="en-GB" w:eastAsia="zh-CN"/>
        </w:rPr>
      </w:pPr>
      <w:r w:rsidRPr="004B45AC">
        <w:rPr>
          <w:lang w:val="en-GB"/>
        </w:rPr>
        <w:t>HTTP/2</w:t>
      </w:r>
      <w:r w:rsidRPr="00252E68">
        <w:rPr>
          <w:lang w:val="en-GB" w:eastAsia="zh-CN"/>
        </w:rPr>
        <w:tab/>
      </w:r>
      <w:r w:rsidR="002D15CF" w:rsidRPr="002D15CF">
        <w:rPr>
          <w:lang w:val="en-GB" w:eastAsia="zh-CN"/>
        </w:rPr>
        <w:t>Hypertext Transfer Protocol Version 2</w:t>
      </w:r>
    </w:p>
    <w:p w14:paraId="73E0A9C1" w14:textId="59E24B4D" w:rsidR="00E106CF" w:rsidRDefault="00E106CF" w:rsidP="00E106CF">
      <w:pPr>
        <w:rPr>
          <w:lang w:val="en-GB" w:eastAsia="zh-CN"/>
        </w:rPr>
      </w:pPr>
      <w:r>
        <w:rPr>
          <w:lang w:val="en-GB"/>
        </w:rPr>
        <w:t>IID</w:t>
      </w:r>
      <w:r w:rsidRPr="00252E68">
        <w:rPr>
          <w:lang w:val="en-GB" w:eastAsia="zh-CN"/>
        </w:rPr>
        <w:tab/>
      </w:r>
      <w:r>
        <w:rPr>
          <w:lang w:val="en-GB" w:eastAsia="zh-CN"/>
        </w:rPr>
        <w:t>I</w:t>
      </w:r>
      <w:r w:rsidRPr="00E106CF">
        <w:rPr>
          <w:lang w:val="en-GB" w:eastAsia="zh-CN"/>
        </w:rPr>
        <w:t xml:space="preserve">ndependent and </w:t>
      </w:r>
      <w:r>
        <w:rPr>
          <w:lang w:val="en-GB" w:eastAsia="zh-CN"/>
        </w:rPr>
        <w:t>I</w:t>
      </w:r>
      <w:r w:rsidRPr="00E106CF">
        <w:rPr>
          <w:lang w:val="en-GB" w:eastAsia="zh-CN"/>
        </w:rPr>
        <w:t xml:space="preserve">dentically </w:t>
      </w:r>
      <w:r>
        <w:rPr>
          <w:lang w:val="en-GB" w:eastAsia="zh-CN"/>
        </w:rPr>
        <w:t>D</w:t>
      </w:r>
      <w:r w:rsidRPr="00E106CF">
        <w:rPr>
          <w:lang w:val="en-GB" w:eastAsia="zh-CN"/>
        </w:rPr>
        <w:t>istributed</w:t>
      </w:r>
    </w:p>
    <w:p w14:paraId="4E9B961B" w14:textId="3C2BE750" w:rsidR="004B45AC" w:rsidRDefault="004B45AC" w:rsidP="000A5475">
      <w:pPr>
        <w:rPr>
          <w:lang w:val="en-GB" w:eastAsia="zh-CN"/>
        </w:rPr>
      </w:pPr>
      <w:r>
        <w:rPr>
          <w:lang w:val="en-GB" w:eastAsia="zh-CN"/>
        </w:rPr>
        <w:t>RPC</w:t>
      </w:r>
      <w:r w:rsidRPr="00252E68">
        <w:rPr>
          <w:lang w:val="en-GB" w:eastAsia="zh-CN"/>
        </w:rPr>
        <w:tab/>
      </w:r>
      <w:r w:rsidR="0012397C" w:rsidRPr="0012397C">
        <w:rPr>
          <w:lang w:val="en-GB" w:eastAsia="zh-CN"/>
        </w:rPr>
        <w:t>Remote Procedure Call</w:t>
      </w:r>
    </w:p>
    <w:p w14:paraId="7B55C891" w14:textId="21FFD37D" w:rsidR="00525617" w:rsidRDefault="00525617" w:rsidP="000A5475">
      <w:pPr>
        <w:rPr>
          <w:lang w:val="en-GB"/>
        </w:rPr>
      </w:pPr>
      <w:r>
        <w:rPr>
          <w:lang w:val="en-GB" w:eastAsia="zh-CN"/>
        </w:rPr>
        <w:t>SMC</w:t>
      </w:r>
      <w:r w:rsidRPr="00252E68">
        <w:rPr>
          <w:lang w:val="en-GB" w:eastAsia="zh-CN"/>
        </w:rPr>
        <w:tab/>
      </w:r>
      <w:r>
        <w:rPr>
          <w:lang w:val="en-GB" w:eastAsia="zh-CN"/>
        </w:rPr>
        <w:t>S</w:t>
      </w:r>
      <w:r w:rsidRPr="00525617">
        <w:rPr>
          <w:lang w:val="en-GB" w:eastAsia="zh-CN"/>
        </w:rPr>
        <w:t xml:space="preserve">ecure </w:t>
      </w:r>
      <w:r>
        <w:rPr>
          <w:lang w:val="en-GB" w:eastAsia="zh-CN"/>
        </w:rPr>
        <w:t>M</w:t>
      </w:r>
      <w:r w:rsidRPr="00525617">
        <w:rPr>
          <w:lang w:val="en-GB" w:eastAsia="zh-CN"/>
        </w:rPr>
        <w:t xml:space="preserve">ultiparty </w:t>
      </w:r>
      <w:r>
        <w:rPr>
          <w:lang w:val="en-GB" w:eastAsia="zh-CN"/>
        </w:rPr>
        <w:t>C</w:t>
      </w:r>
      <w:r w:rsidRPr="00525617">
        <w:rPr>
          <w:lang w:val="en-GB" w:eastAsia="zh-CN"/>
        </w:rPr>
        <w:t>omputation</w:t>
      </w:r>
    </w:p>
    <w:p w14:paraId="1B3322CA" w14:textId="13CA6C30" w:rsidR="00A62A28" w:rsidRPr="00A62A28" w:rsidRDefault="004B45AC" w:rsidP="000A5475">
      <w:pPr>
        <w:rPr>
          <w:lang w:val="en-GB" w:eastAsia="zh-CN"/>
        </w:rPr>
      </w:pPr>
      <w:r>
        <w:rPr>
          <w:lang w:val="en-GB" w:eastAsia="zh-CN"/>
        </w:rPr>
        <w:t>TCP</w:t>
      </w:r>
      <w:r w:rsidRPr="00252E68">
        <w:rPr>
          <w:lang w:val="en-GB" w:eastAsia="zh-CN"/>
        </w:rPr>
        <w:tab/>
      </w:r>
      <w:r w:rsidR="0012397C" w:rsidRPr="0012397C">
        <w:rPr>
          <w:lang w:val="en-GB" w:eastAsia="zh-CN"/>
        </w:rPr>
        <w:t>Transmission Control Protocol</w:t>
      </w:r>
    </w:p>
    <w:p w14:paraId="59B4D32D" w14:textId="045F6012" w:rsidR="00A62A28" w:rsidRPr="00A62A28" w:rsidRDefault="00A62A28" w:rsidP="00A62A28">
      <w:pPr>
        <w:rPr>
          <w:lang w:val="en-GB" w:eastAsia="zh-CN"/>
        </w:rPr>
      </w:pPr>
      <w:r>
        <w:rPr>
          <w:lang w:val="en-GB" w:eastAsia="zh-CN"/>
        </w:rPr>
        <w:t>VGG16</w:t>
      </w:r>
      <w:r w:rsidRPr="00252E68">
        <w:rPr>
          <w:lang w:val="en-GB" w:eastAsia="zh-CN"/>
        </w:rPr>
        <w:tab/>
      </w:r>
      <w:r w:rsidR="00EB74B0">
        <w:rPr>
          <w:lang w:val="en-GB" w:eastAsia="zh-CN"/>
        </w:rPr>
        <w:t>A</w:t>
      </w:r>
      <w:r w:rsidR="00EB74B0" w:rsidRPr="00EB74B0">
        <w:rPr>
          <w:lang w:val="en-GB" w:eastAsia="zh-CN"/>
        </w:rPr>
        <w:t xml:space="preserve"> </w:t>
      </w:r>
      <w:r w:rsidR="00EB74B0">
        <w:rPr>
          <w:lang w:val="en-GB" w:eastAsia="zh-CN"/>
        </w:rPr>
        <w:t>C</w:t>
      </w:r>
      <w:r w:rsidR="00EB74B0" w:rsidRPr="00EB74B0">
        <w:rPr>
          <w:lang w:val="en-GB" w:eastAsia="zh-CN"/>
        </w:rPr>
        <w:t xml:space="preserve">onvolution </w:t>
      </w:r>
      <w:r w:rsidR="00EB74B0">
        <w:rPr>
          <w:lang w:val="en-GB" w:eastAsia="zh-CN"/>
        </w:rPr>
        <w:t>N</w:t>
      </w:r>
      <w:r w:rsidR="00EB74B0" w:rsidRPr="00EB74B0">
        <w:rPr>
          <w:lang w:val="en-GB" w:eastAsia="zh-CN"/>
        </w:rPr>
        <w:t xml:space="preserve">eural </w:t>
      </w:r>
      <w:r w:rsidR="00EB74B0">
        <w:rPr>
          <w:lang w:val="en-GB" w:eastAsia="zh-CN"/>
        </w:rPr>
        <w:t>N</w:t>
      </w:r>
      <w:r w:rsidR="00EB74B0" w:rsidRPr="00EB74B0">
        <w:rPr>
          <w:lang w:val="en-GB" w:eastAsia="zh-CN"/>
        </w:rPr>
        <w:t xml:space="preserve">etwork </w:t>
      </w:r>
      <w:r w:rsidR="00EB74B0">
        <w:rPr>
          <w:lang w:val="en-GB" w:eastAsia="zh-CN"/>
        </w:rPr>
        <w:t>A</w:t>
      </w:r>
      <w:r w:rsidR="00EB74B0" w:rsidRPr="00EB74B0">
        <w:rPr>
          <w:lang w:val="en-GB" w:eastAsia="zh-CN"/>
        </w:rPr>
        <w:t>rchitecture</w:t>
      </w:r>
    </w:p>
    <w:p w14:paraId="617DBB7F" w14:textId="77777777" w:rsidR="00AC6FA2" w:rsidRDefault="00AC6FA2" w:rsidP="000A5475">
      <w:pPr>
        <w:rPr>
          <w:lang w:val="en-GB"/>
        </w:rPr>
      </w:pPr>
    </w:p>
    <w:p w14:paraId="006B6E7D" w14:textId="18D43B7E" w:rsidR="00BA7415" w:rsidRDefault="00954CDE" w:rsidP="006B5A26">
      <w:pPr>
        <w:pStyle w:val="X-heading1introductorypart"/>
        <w:rPr>
          <w:lang w:eastAsia="zh-CN"/>
        </w:rPr>
      </w:pPr>
      <w:r>
        <w:rPr>
          <w:lang w:eastAsia="zh-CN"/>
        </w:rPr>
        <w:t>Software</w:t>
      </w:r>
      <w:r w:rsidR="004B45AC">
        <w:rPr>
          <w:lang w:eastAsia="zh-CN"/>
        </w:rPr>
        <w:t xml:space="preserve"> Links</w:t>
      </w:r>
    </w:p>
    <w:p w14:paraId="688C1EEF" w14:textId="2BA40DCD" w:rsidR="0086034A" w:rsidRDefault="006B5A26" w:rsidP="006B5A26">
      <w:pPr>
        <w:rPr>
          <w:rStyle w:val="st"/>
          <w:rFonts w:eastAsia="Times New Roman" w:cs="Times New Roman"/>
          <w:lang w:val="en-GB"/>
        </w:rPr>
      </w:pPr>
      <w:r>
        <w:rPr>
          <w:lang w:val="en-GB" w:eastAsia="zh-CN"/>
        </w:rPr>
        <w:t>TensorFlow</w:t>
      </w:r>
      <w:r w:rsidRPr="00252E68">
        <w:rPr>
          <w:lang w:val="en-GB"/>
        </w:rPr>
        <w:tab/>
      </w:r>
      <w:hyperlink r:id="rId10" w:history="1">
        <w:r w:rsidR="00AF457C">
          <w:rPr>
            <w:rStyle w:val="a8"/>
          </w:rPr>
          <w:t>https://www.tensorflow.org/</w:t>
        </w:r>
      </w:hyperlink>
    </w:p>
    <w:p w14:paraId="228A721C" w14:textId="1C1329E6" w:rsidR="008E6D9F" w:rsidRDefault="0086034A" w:rsidP="006B5A26">
      <w:pPr>
        <w:rPr>
          <w:lang w:val="en-GB"/>
        </w:rPr>
      </w:pPr>
      <w:r>
        <w:rPr>
          <w:lang w:val="en-GB" w:eastAsia="zh-CN"/>
        </w:rPr>
        <w:t>gRPC</w:t>
      </w:r>
      <w:r w:rsidRPr="00252E68">
        <w:rPr>
          <w:lang w:val="en-GB"/>
        </w:rPr>
        <w:tab/>
      </w:r>
      <w:hyperlink r:id="rId11" w:history="1">
        <w:r w:rsidR="00AF457C">
          <w:rPr>
            <w:rStyle w:val="a8"/>
          </w:rPr>
          <w:t>https://grpc.io/</w:t>
        </w:r>
      </w:hyperlink>
      <w:r w:rsidR="006B5A26">
        <w:rPr>
          <w:lang w:val="en-GB"/>
        </w:rPr>
        <w:br/>
      </w:r>
    </w:p>
    <w:p w14:paraId="7C93DF25" w14:textId="5A68F519" w:rsidR="008E6D9F" w:rsidRDefault="008E6D9F" w:rsidP="008E6D9F">
      <w:pPr>
        <w:pStyle w:val="X-heading1introductorypart"/>
        <w:rPr>
          <w:lang w:eastAsia="zh-CN"/>
        </w:rPr>
      </w:pPr>
      <w:r>
        <w:rPr>
          <w:lang w:eastAsia="zh-CN"/>
        </w:rPr>
        <w:t>Project GitHub Repository</w:t>
      </w:r>
    </w:p>
    <w:p w14:paraId="57D925CF" w14:textId="46B7A75A" w:rsidR="008E6D9F" w:rsidRDefault="00D46C05" w:rsidP="006B5A26">
      <w:pPr>
        <w:rPr>
          <w:lang w:val="en-GB"/>
        </w:rPr>
      </w:pPr>
      <w:hyperlink r:id="rId12" w:history="1">
        <w:r w:rsidR="0016608F">
          <w:rPr>
            <w:rStyle w:val="a8"/>
          </w:rPr>
          <w:t>https://github.com/Jiarong000/Thesis2020</w:t>
        </w:r>
      </w:hyperlink>
    </w:p>
    <w:p w14:paraId="6279FAB5" w14:textId="77777777" w:rsidR="008E6D9F" w:rsidRDefault="008E6D9F" w:rsidP="006B5A26">
      <w:pPr>
        <w:rPr>
          <w:lang w:val="en-GB"/>
        </w:rPr>
      </w:pPr>
    </w:p>
    <w:p w14:paraId="7E43658F" w14:textId="77777777" w:rsidR="00BA7415" w:rsidRDefault="00BA7415" w:rsidP="000A5475">
      <w:pPr>
        <w:rPr>
          <w:lang w:val="en-GB"/>
        </w:rPr>
      </w:pPr>
    </w:p>
    <w:p w14:paraId="480CF4A7" w14:textId="2CE8E91A" w:rsidR="00314995" w:rsidRPr="00314995" w:rsidRDefault="00314995" w:rsidP="000A5475">
      <w:pPr>
        <w:rPr>
          <w:lang w:val="en-GB"/>
        </w:rPr>
        <w:sectPr w:rsidR="00314995" w:rsidRPr="00314995" w:rsidSect="00745E6A">
          <w:footerReference w:type="default" r:id="rId13"/>
          <w:pgSz w:w="11906" w:h="16838"/>
          <w:pgMar w:top="1701" w:right="1418" w:bottom="1701" w:left="1418" w:header="709" w:footer="709" w:gutter="0"/>
          <w:pgNumType w:start="1"/>
          <w:cols w:space="708"/>
          <w:docGrid w:linePitch="360"/>
        </w:sectPr>
      </w:pPr>
    </w:p>
    <w:p w14:paraId="54C55DEC" w14:textId="35CE57D9" w:rsidR="00BA7415" w:rsidRDefault="00BA7415" w:rsidP="000A5475">
      <w:pPr>
        <w:rPr>
          <w:lang w:val="en-GB"/>
        </w:rPr>
      </w:pPr>
    </w:p>
    <w:p w14:paraId="4F98D91F" w14:textId="77777777" w:rsidR="00BA7415" w:rsidRDefault="00BA7415" w:rsidP="000A5475">
      <w:pPr>
        <w:rPr>
          <w:lang w:val="en-GB"/>
        </w:rPr>
      </w:pPr>
    </w:p>
    <w:p w14:paraId="6F500ED3" w14:textId="51E50430" w:rsidR="00BA7415" w:rsidRDefault="00BA7415">
      <w:pPr>
        <w:spacing w:after="200"/>
        <w:rPr>
          <w:lang w:val="en-GB"/>
        </w:rPr>
        <w:sectPr w:rsidR="00BA7415" w:rsidSect="0054722D">
          <w:footerReference w:type="default" r:id="rId14"/>
          <w:pgSz w:w="11906" w:h="16838"/>
          <w:pgMar w:top="1701" w:right="1418" w:bottom="1701" w:left="1418" w:header="709" w:footer="709" w:gutter="0"/>
          <w:pgNumType w:fmt="lowerRoman"/>
          <w:cols w:space="708"/>
          <w:docGrid w:linePitch="360"/>
        </w:sectPr>
      </w:pPr>
    </w:p>
    <w:p w14:paraId="51A12AEB" w14:textId="411360C6" w:rsidR="00640CA5" w:rsidRPr="00695ECF" w:rsidRDefault="00D86DC6" w:rsidP="00DD3B82">
      <w:pPr>
        <w:pStyle w:val="1"/>
        <w:rPr>
          <w:lang w:val="en-GB"/>
        </w:rPr>
      </w:pPr>
      <w:bookmarkStart w:id="0" w:name="_Toc41822816"/>
      <w:r w:rsidRPr="00695ECF">
        <w:rPr>
          <w:lang w:val="en-GB"/>
        </w:rPr>
        <w:lastRenderedPageBreak/>
        <w:t>In</w:t>
      </w:r>
      <w:r w:rsidR="00DB1D8E" w:rsidRPr="00695ECF">
        <w:rPr>
          <w:lang w:val="en-GB"/>
        </w:rPr>
        <w:t>troduction</w:t>
      </w:r>
      <w:bookmarkEnd w:id="0"/>
    </w:p>
    <w:p w14:paraId="6324F165" w14:textId="57FDBB55" w:rsidR="00343FB8" w:rsidRPr="00665068" w:rsidRDefault="00A6574C" w:rsidP="00A6574C">
      <w:pPr>
        <w:rPr>
          <w:rFonts w:cs="Times New Roman"/>
          <w:szCs w:val="24"/>
        </w:rPr>
      </w:pPr>
      <w:r w:rsidRPr="00665068">
        <w:rPr>
          <w:rFonts w:cs="Times New Roman"/>
          <w:szCs w:val="24"/>
        </w:rPr>
        <w:t xml:space="preserve">Machine learning methods has been applied to medical or biological researches for long. Traditional algorithms such as PCA, random forest, AdaBoost has been widely used </w:t>
      </w:r>
      <w:r w:rsidRPr="00665068">
        <w:rPr>
          <w:rFonts w:cs="Times New Roman"/>
          <w:szCs w:val="24"/>
        </w:rPr>
        <w:fldChar w:fldCharType="begin"/>
      </w:r>
      <w:r w:rsidRPr="00665068">
        <w:rPr>
          <w:rFonts w:cs="Times New Roman"/>
          <w:szCs w:val="24"/>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Benitez </w:t>
      </w:r>
      <w:r w:rsidRPr="00665068">
        <w:rPr>
          <w:rFonts w:eastAsia="等线" w:cs="Times New Roman"/>
          <w:i/>
          <w:iCs/>
          <w:szCs w:val="24"/>
        </w:rPr>
        <w:t>et al.</w:t>
      </w:r>
      <w:r w:rsidRPr="00665068">
        <w:rPr>
          <w:rFonts w:eastAsia="等线" w:cs="Times New Roman"/>
          <w:szCs w:val="24"/>
        </w:rPr>
        <w:t xml:space="preserve"> 2011, Chen &amp; Ishwaran 2012)</w:t>
      </w:r>
      <w:r w:rsidRPr="00665068">
        <w:rPr>
          <w:rFonts w:cs="Times New Roman"/>
          <w:szCs w:val="24"/>
        </w:rPr>
        <w:fldChar w:fldCharType="end"/>
      </w:r>
      <w:r w:rsidRPr="00665068">
        <w:rPr>
          <w:rFonts w:cs="Times New Roman"/>
          <w:szCs w:val="24"/>
        </w:rPr>
        <w:t xml:space="preserve">. In recent years, a sub field called deep learning </w:t>
      </w:r>
      <w:r w:rsidR="006E52C1">
        <w:rPr>
          <w:rFonts w:cs="Times New Roman"/>
          <w:szCs w:val="24"/>
        </w:rPr>
        <w:t>is becoming</w:t>
      </w:r>
      <w:r w:rsidRPr="00665068">
        <w:rPr>
          <w:rFonts w:cs="Times New Roman"/>
          <w:szCs w:val="24"/>
        </w:rPr>
        <w:t xml:space="preserve"> popular. Traditional machine learning workflow requires manual preprocessing and feature extraction, while deep learning can learn features from raw data. </w:t>
      </w:r>
      <w:r w:rsidRPr="00665068">
        <w:rPr>
          <w:rFonts w:cs="Times New Roman"/>
          <w:szCs w:val="24"/>
        </w:rPr>
        <w:fldChar w:fldCharType="begin"/>
      </w:r>
      <w:r w:rsidRPr="00665068">
        <w:rPr>
          <w:rFonts w:cs="Times New Roman"/>
          <w:szCs w:val="24"/>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Angermueller </w:t>
      </w:r>
      <w:r w:rsidRPr="00665068">
        <w:rPr>
          <w:rFonts w:eastAsia="等线" w:cs="Times New Roman"/>
          <w:i/>
          <w:iCs/>
          <w:szCs w:val="24"/>
        </w:rPr>
        <w:t>et al.</w:t>
      </w:r>
      <w:r w:rsidRPr="00665068">
        <w:rPr>
          <w:rFonts w:eastAsia="等线" w:cs="Times New Roman"/>
          <w:szCs w:val="24"/>
        </w:rPr>
        <w:t xml:space="preserve"> 2016)</w:t>
      </w:r>
      <w:r w:rsidRPr="00665068">
        <w:rPr>
          <w:rFonts w:cs="Times New Roman"/>
          <w:szCs w:val="24"/>
        </w:rPr>
        <w:fldChar w:fldCharType="end"/>
      </w:r>
      <w:r w:rsidRPr="00665068">
        <w:rPr>
          <w:rFonts w:cs="Times New Roman"/>
          <w:szCs w:val="24"/>
        </w:rPr>
        <w:t xml:space="preserve"> and </w:t>
      </w:r>
      <w:r w:rsidRPr="00665068">
        <w:rPr>
          <w:rFonts w:cs="Times New Roman"/>
          <w:szCs w:val="24"/>
        </w:rPr>
        <w:fldChar w:fldCharType="begin"/>
      </w:r>
      <w:r w:rsidRPr="00665068">
        <w:rPr>
          <w:rFonts w:cs="Times New Roman"/>
          <w:szCs w:val="24"/>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Jurtz </w:t>
      </w:r>
      <w:r w:rsidRPr="00665068">
        <w:rPr>
          <w:rFonts w:eastAsia="等线" w:cs="Times New Roman"/>
          <w:i/>
          <w:iCs/>
          <w:szCs w:val="24"/>
        </w:rPr>
        <w:t>et al.</w:t>
      </w:r>
      <w:r w:rsidRPr="00665068">
        <w:rPr>
          <w:rFonts w:eastAsia="等线" w:cs="Times New Roman"/>
          <w:szCs w:val="24"/>
        </w:rPr>
        <w:t xml:space="preserve"> 2017)</w:t>
      </w:r>
      <w:r w:rsidRPr="00665068">
        <w:rPr>
          <w:rFonts w:cs="Times New Roman"/>
          <w:szCs w:val="24"/>
        </w:rPr>
        <w:fldChar w:fldCharType="end"/>
      </w:r>
      <w:r w:rsidRPr="00665068">
        <w:rPr>
          <w:rFonts w:cs="Times New Roman"/>
          <w:szCs w:val="24"/>
        </w:rPr>
        <w:t xml:space="preserve"> summarize deep learning’s application in regulatory genomics, biological image and sequence analysis. Beside these, many interesting works has been done in recent years. DeepVariant aims to detect genetic variants from sequencing data </w:t>
      </w:r>
      <w:r w:rsidRPr="00665068">
        <w:rPr>
          <w:rFonts w:cs="Times New Roman"/>
          <w:szCs w:val="24"/>
        </w:rPr>
        <w:fldChar w:fldCharType="begin"/>
      </w:r>
      <w:r w:rsidRPr="00665068">
        <w:rPr>
          <w:rFonts w:cs="Times New Roman"/>
          <w:szCs w:val="24"/>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Poplin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DeepSimulator attempts to generate more realistic base calls for simulation experiments</w:t>
      </w:r>
      <w:r w:rsidRPr="00665068">
        <w:rPr>
          <w:rFonts w:eastAsia="等线" w:cs="Times New Roman"/>
          <w:szCs w:val="24"/>
        </w:rPr>
        <w:t xml:space="preserve"> </w:t>
      </w:r>
      <w:r w:rsidRPr="00665068">
        <w:rPr>
          <w:rFonts w:eastAsia="等线" w:cs="Times New Roman"/>
          <w:szCs w:val="24"/>
        </w:rPr>
        <w:fldChar w:fldCharType="begin"/>
      </w:r>
      <w:r w:rsidRPr="00665068">
        <w:rPr>
          <w:rFonts w:eastAsia="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Pr="00665068">
        <w:rPr>
          <w:rFonts w:eastAsia="等线" w:cs="Times New Roman"/>
          <w:szCs w:val="24"/>
        </w:rPr>
        <w:fldChar w:fldCharType="separate"/>
      </w:r>
      <w:r w:rsidRPr="00665068">
        <w:rPr>
          <w:rFonts w:eastAsia="等线" w:cs="Times New Roman"/>
          <w:szCs w:val="24"/>
        </w:rPr>
        <w:t xml:space="preserve">(Li Y </w:t>
      </w:r>
      <w:r w:rsidRPr="00665068">
        <w:rPr>
          <w:rFonts w:eastAsia="等线" w:cs="Times New Roman"/>
          <w:i/>
          <w:iCs/>
          <w:szCs w:val="24"/>
        </w:rPr>
        <w:t>et al.</w:t>
      </w:r>
      <w:r w:rsidRPr="00665068">
        <w:rPr>
          <w:rFonts w:eastAsia="等线" w:cs="Times New Roman"/>
          <w:szCs w:val="24"/>
        </w:rPr>
        <w:t xml:space="preserve"> 2018)</w:t>
      </w:r>
      <w:r w:rsidRPr="00665068">
        <w:rPr>
          <w:rFonts w:eastAsia="等线" w:cs="Times New Roman"/>
          <w:szCs w:val="24"/>
        </w:rPr>
        <w:fldChar w:fldCharType="end"/>
      </w:r>
      <w:r w:rsidRPr="00665068">
        <w:rPr>
          <w:rFonts w:cs="Times New Roman"/>
          <w:szCs w:val="24"/>
        </w:rPr>
        <w:t xml:space="preserve">. Autoencoder has also been applied for denoising scRNA-seq datasets </w:t>
      </w:r>
      <w:r w:rsidRPr="00665068">
        <w:rPr>
          <w:rFonts w:cs="Times New Roman"/>
          <w:szCs w:val="24"/>
        </w:rPr>
        <w:fldChar w:fldCharType="begin"/>
      </w:r>
      <w:r w:rsidRPr="00665068">
        <w:rPr>
          <w:rFonts w:cs="Times New Roman"/>
          <w:szCs w:val="24"/>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Eraslan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D46AE2">
        <w:rPr>
          <w:rFonts w:cs="Times New Roman"/>
          <w:szCs w:val="24"/>
        </w:rPr>
        <w:t xml:space="preserve"> </w:t>
      </w:r>
      <w:r w:rsidR="00343FB8">
        <w:rPr>
          <w:rFonts w:cs="Times New Roman"/>
          <w:szCs w:val="24"/>
        </w:rPr>
        <w:t>Though the results of machine learning</w:t>
      </w:r>
      <w:r w:rsidR="00A04A6E">
        <w:rPr>
          <w:rFonts w:cs="Times New Roman"/>
          <w:szCs w:val="24"/>
        </w:rPr>
        <w:t xml:space="preserve"> still</w:t>
      </w:r>
      <w:r w:rsidR="00343FB8">
        <w:rPr>
          <w:rFonts w:cs="Times New Roman"/>
          <w:szCs w:val="24"/>
        </w:rPr>
        <w:t xml:space="preserve"> </w:t>
      </w:r>
      <w:r w:rsidR="0049440E">
        <w:rPr>
          <w:rFonts w:cs="Times New Roman"/>
          <w:szCs w:val="24"/>
        </w:rPr>
        <w:t>require</w:t>
      </w:r>
      <w:r w:rsidR="00343FB8">
        <w:rPr>
          <w:rFonts w:cs="Times New Roman"/>
          <w:szCs w:val="24"/>
        </w:rPr>
        <w:t xml:space="preserve"> careful assessments from professionals </w:t>
      </w:r>
      <w:r w:rsidR="00632D78">
        <w:rPr>
          <w:rFonts w:cs="Times New Roman"/>
          <w:szCs w:val="24"/>
        </w:rPr>
        <w:t>in</w:t>
      </w:r>
      <w:r w:rsidR="00343FB8">
        <w:rPr>
          <w:rFonts w:cs="Times New Roman"/>
          <w:szCs w:val="24"/>
        </w:rPr>
        <w:t xml:space="preserve"> the application fields, it has a huge advantage in data mining and assisting professionals. </w:t>
      </w:r>
    </w:p>
    <w:p w14:paraId="4099451E" w14:textId="5F94F09A" w:rsidR="00A6574C" w:rsidRPr="00665068" w:rsidRDefault="00A6574C" w:rsidP="00A6574C">
      <w:pPr>
        <w:rPr>
          <w:rFonts w:cs="Times New Roman"/>
          <w:szCs w:val="24"/>
        </w:rPr>
      </w:pPr>
      <w:r w:rsidRPr="00665068">
        <w:rPr>
          <w:rFonts w:cs="Times New Roman"/>
          <w:szCs w:val="24"/>
        </w:rPr>
        <w:t xml:space="preserve">There is a consensus that a large dataset is required for deep learning tasks, especially when the task is complex. ChestX-ray14 is the largest dataset of chest radiographs, which contains 112120 images from 30805 unique patients. CheXNeXt is trained over this dataset and claims to approximate expert’s performance </w:t>
      </w:r>
      <w:r w:rsidRPr="00665068">
        <w:rPr>
          <w:rFonts w:cs="Times New Roman"/>
          <w:szCs w:val="24"/>
        </w:rPr>
        <w:fldChar w:fldCharType="begin"/>
      </w:r>
      <w:r w:rsidRPr="00665068">
        <w:rPr>
          <w:rFonts w:cs="Times New Roman"/>
          <w:szCs w:val="24"/>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Rajpurka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In another research, several structurally distinct antibacterial molecules have been discovered with the assistance of a model trained </w:t>
      </w:r>
      <w:r w:rsidR="00593C96">
        <w:rPr>
          <w:rFonts w:cs="Times New Roman"/>
          <w:szCs w:val="24"/>
        </w:rPr>
        <w:t>with</w:t>
      </w:r>
      <w:r w:rsidRPr="00665068">
        <w:rPr>
          <w:rFonts w:cs="Times New Roman"/>
          <w:szCs w:val="24"/>
        </w:rPr>
        <w:t xml:space="preserve"> an empirical dataset of size 2335 </w:t>
      </w:r>
      <w:r w:rsidRPr="00665068">
        <w:rPr>
          <w:rFonts w:cs="Times New Roman"/>
          <w:szCs w:val="24"/>
        </w:rPr>
        <w:fldChar w:fldCharType="begin"/>
      </w:r>
      <w:r w:rsidRPr="00665068">
        <w:rPr>
          <w:rFonts w:cs="Times New Roman"/>
          <w:szCs w:val="24"/>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tokes </w:t>
      </w:r>
      <w:r w:rsidRPr="00665068">
        <w:rPr>
          <w:rFonts w:eastAsia="等线" w:cs="Times New Roman"/>
          <w:i/>
          <w:iCs/>
          <w:szCs w:val="24"/>
        </w:rPr>
        <w:t>et al.</w:t>
      </w:r>
      <w:r w:rsidRPr="00665068">
        <w:rPr>
          <w:rFonts w:eastAsia="等线" w:cs="Times New Roman"/>
          <w:szCs w:val="24"/>
        </w:rPr>
        <w:t xml:space="preserve"> 2020)</w:t>
      </w:r>
      <w:r w:rsidRPr="00665068">
        <w:rPr>
          <w:rFonts w:cs="Times New Roman"/>
          <w:szCs w:val="24"/>
        </w:rPr>
        <w:fldChar w:fldCharType="end"/>
      </w:r>
      <w:r w:rsidRPr="00665068">
        <w:rPr>
          <w:rFonts w:cs="Times New Roman"/>
          <w:szCs w:val="24"/>
        </w:rPr>
        <w:t xml:space="preserve">. In many other cases, suitable dataset can be collected from biological databases such as NCBI and EMBL or other specific databases such as TCGA and ICGC. </w:t>
      </w:r>
    </w:p>
    <w:p w14:paraId="52FD5ECC" w14:textId="77777777" w:rsidR="00A6574C" w:rsidRPr="00665068" w:rsidRDefault="00A6574C" w:rsidP="00A6574C">
      <w:pPr>
        <w:rPr>
          <w:rFonts w:cs="Times New Roman"/>
          <w:szCs w:val="24"/>
        </w:rPr>
      </w:pPr>
      <w:r w:rsidRPr="00665068">
        <w:rPr>
          <w:rFonts w:cs="Times New Roman"/>
          <w:szCs w:val="24"/>
        </w:rPr>
        <w:t>However, it is not always possible to collect an appropriate dataset. In many cases, datasets are small and unbalanced. In other cases, annotations are not suitable for the specific training task. Many institutes, for example, hospitals or sequencing companies, own a private dataset of their clients and have the ability to perform annotation. Due to privacy concerns and restrictions, this part of data is usually not allowed to be shared with other institutes or to the public, resulting in many small and isolated datasets.</w:t>
      </w:r>
    </w:p>
    <w:p w14:paraId="5D2A9C36" w14:textId="1918FB3C" w:rsidR="00A6574C" w:rsidRPr="00665068" w:rsidRDefault="00A6574C" w:rsidP="00A6574C">
      <w:pPr>
        <w:rPr>
          <w:rFonts w:cs="Times New Roman"/>
          <w:szCs w:val="24"/>
        </w:rPr>
      </w:pPr>
      <w:r w:rsidRPr="00665068">
        <w:rPr>
          <w:rFonts w:cs="Times New Roman"/>
          <w:szCs w:val="24"/>
        </w:rPr>
        <w:t>A new machine learning setting called Federated learning is considered to have the potential of utilizing isolated datasets without leakage in personal privacy. In this project, we will test federated learning’s behavior under various scenarios and perform an example federated medical image classification task on cloud. We hope this work can provide refe</w:t>
      </w:r>
      <w:r w:rsidR="00431EDB">
        <w:rPr>
          <w:rFonts w:cs="Times New Roman"/>
          <w:szCs w:val="24"/>
        </w:rPr>
        <w:t>re</w:t>
      </w:r>
      <w:r w:rsidRPr="00665068">
        <w:rPr>
          <w:rFonts w:cs="Times New Roman"/>
          <w:szCs w:val="24"/>
        </w:rPr>
        <w:t xml:space="preserve">nces for future federated designs and </w:t>
      </w:r>
      <w:r w:rsidR="00834E88">
        <w:rPr>
          <w:rFonts w:cs="Times New Roman"/>
          <w:szCs w:val="24"/>
        </w:rPr>
        <w:t xml:space="preserve">we </w:t>
      </w:r>
      <w:bookmarkStart w:id="1" w:name="_GoBack"/>
      <w:bookmarkEnd w:id="1"/>
      <w:r w:rsidRPr="00665068">
        <w:rPr>
          <w:rFonts w:cs="Times New Roman"/>
          <w:szCs w:val="24"/>
        </w:rPr>
        <w:t xml:space="preserve">provide a trivial example for </w:t>
      </w:r>
      <w:r w:rsidR="00A23DBA">
        <w:rPr>
          <w:rFonts w:cs="Times New Roman"/>
          <w:szCs w:val="24"/>
        </w:rPr>
        <w:t xml:space="preserve">understanding and </w:t>
      </w:r>
      <w:r w:rsidRPr="00665068">
        <w:rPr>
          <w:rFonts w:cs="Times New Roman"/>
          <w:szCs w:val="24"/>
        </w:rPr>
        <w:t>building up a federated system.</w:t>
      </w:r>
    </w:p>
    <w:p w14:paraId="174BDE5A" w14:textId="6B6E6073" w:rsidR="00271CBC" w:rsidRPr="00AC2B39" w:rsidRDefault="00A6574C" w:rsidP="00553457">
      <w:pPr>
        <w:rPr>
          <w:rFonts w:cs="Times New Roman"/>
          <w:szCs w:val="24"/>
        </w:rPr>
      </w:pPr>
      <w:r w:rsidRPr="00665068">
        <w:rPr>
          <w:rFonts w:cs="Times New Roman"/>
          <w:szCs w:val="24"/>
        </w:rPr>
        <w:lastRenderedPageBreak/>
        <w:t>There are several challenges in federated learning, including communication costs, security</w:t>
      </w:r>
      <w:r w:rsidR="00805340">
        <w:rPr>
          <w:rFonts w:cs="Times New Roman" w:hint="eastAsia"/>
          <w:szCs w:val="24"/>
          <w:lang w:eastAsia="zh-CN"/>
        </w:rPr>
        <w:t xml:space="preserve"> </w:t>
      </w:r>
      <w:r w:rsidRPr="00665068">
        <w:rPr>
          <w:rFonts w:cs="Times New Roman"/>
          <w:szCs w:val="24"/>
        </w:rPr>
        <w:t xml:space="preserve">protection, statistical and system heterogeneity </w:t>
      </w:r>
      <w:r w:rsidRPr="00665068">
        <w:rPr>
          <w:rFonts w:cs="Times New Roman"/>
          <w:szCs w:val="24"/>
        </w:rPr>
        <w:fldChar w:fldCharType="begin"/>
      </w:r>
      <w:r w:rsidRPr="00665068">
        <w:rPr>
          <w:rFonts w:cs="Times New Roman"/>
          <w:szCs w:val="24"/>
        </w:rPr>
        <w:instrText xml:space="preserve"> ADDIN ZOTERO_ITEM CSL_CITATION {"citationID":"LMQFe72r","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Li T </w:t>
      </w:r>
      <w:r w:rsidRPr="00665068">
        <w:rPr>
          <w:rFonts w:eastAsia="等线" w:cs="Times New Roman"/>
          <w:i/>
          <w:iCs/>
          <w:szCs w:val="24"/>
        </w:rPr>
        <w:t>et al.</w:t>
      </w:r>
      <w:r w:rsidRPr="00665068">
        <w:rPr>
          <w:rFonts w:eastAsia="等线" w:cs="Times New Roman"/>
          <w:szCs w:val="24"/>
        </w:rPr>
        <w:t xml:space="preserve"> 2019b)</w:t>
      </w:r>
      <w:r w:rsidRPr="00665068">
        <w:rPr>
          <w:rFonts w:cs="Times New Roman"/>
          <w:szCs w:val="24"/>
        </w:rPr>
        <w:fldChar w:fldCharType="end"/>
      </w:r>
      <w:r w:rsidRPr="00665068">
        <w:rPr>
          <w:rFonts w:cs="Times New Roman"/>
          <w:szCs w:val="24"/>
        </w:rPr>
        <w:t>. In this project, we will not put too much attention on communication or security issues.</w:t>
      </w:r>
    </w:p>
    <w:p w14:paraId="5CBFE097" w14:textId="667152A7" w:rsidR="005C06E8" w:rsidRPr="00695ECF" w:rsidRDefault="00B13C51" w:rsidP="005C06E8">
      <w:pPr>
        <w:pStyle w:val="1"/>
        <w:rPr>
          <w:lang w:val="en-GB"/>
        </w:rPr>
      </w:pPr>
      <w:bookmarkStart w:id="2" w:name="_Toc41822817"/>
      <w:r>
        <w:rPr>
          <w:lang w:val="en-GB"/>
        </w:rPr>
        <w:t>Background</w:t>
      </w:r>
      <w:bookmarkEnd w:id="2"/>
    </w:p>
    <w:p w14:paraId="596F4AD5" w14:textId="7CD8D814" w:rsidR="000E4F6E" w:rsidRPr="00695ECF" w:rsidRDefault="00B13C51" w:rsidP="000E4F6E">
      <w:pPr>
        <w:pStyle w:val="2"/>
        <w:rPr>
          <w:lang w:val="en-GB"/>
        </w:rPr>
      </w:pPr>
      <w:bookmarkStart w:id="3" w:name="_Toc41822818"/>
      <w:r>
        <w:rPr>
          <w:szCs w:val="28"/>
        </w:rPr>
        <w:t>Federated Learning</w:t>
      </w:r>
      <w:bookmarkEnd w:id="3"/>
    </w:p>
    <w:p w14:paraId="7646A3A6" w14:textId="480810F1" w:rsidR="00C6431C" w:rsidRPr="00665068" w:rsidRDefault="00C6431C" w:rsidP="00C6431C">
      <w:pPr>
        <w:rPr>
          <w:rFonts w:cs="Times New Roman"/>
          <w:szCs w:val="24"/>
        </w:rPr>
      </w:pPr>
      <w:r w:rsidRPr="00665068">
        <w:rPr>
          <w:rFonts w:cs="Times New Roman"/>
          <w:szCs w:val="24"/>
        </w:rPr>
        <w:t xml:space="preserve">Federated learning is a machine learning strategy where many clients </w:t>
      </w:r>
      <w:r w:rsidR="00471881">
        <w:rPr>
          <w:rFonts w:cs="Times New Roman"/>
          <w:szCs w:val="24"/>
        </w:rPr>
        <w:t xml:space="preserve">can </w:t>
      </w:r>
      <w:r w:rsidRPr="00665068">
        <w:rPr>
          <w:rFonts w:cs="Times New Roman"/>
          <w:szCs w:val="24"/>
        </w:rPr>
        <w:t xml:space="preserve">collaboratively train a model when their local dataset is inaccessible to each other. The system will be orchestrated by a central server, in which training results from clients are aggregated. Compared to centralized learning, it requires less storage or computational resources in central server and the most importantly, </w:t>
      </w:r>
      <w:r w:rsidR="00B14638" w:rsidRPr="00B14638">
        <w:rPr>
          <w:rFonts w:cs="Times New Roman"/>
          <w:szCs w:val="24"/>
        </w:rPr>
        <w:t>protects</w:t>
      </w:r>
      <w:r w:rsidR="00B14638">
        <w:rPr>
          <w:rFonts w:cs="Times New Roman"/>
          <w:szCs w:val="24"/>
        </w:rPr>
        <w:t xml:space="preserve"> </w:t>
      </w:r>
      <w:r w:rsidRPr="00665068">
        <w:rPr>
          <w:rFonts w:cs="Times New Roman"/>
          <w:szCs w:val="24"/>
        </w:rPr>
        <w:t>each client’s private data.</w:t>
      </w:r>
      <w:r w:rsidR="00595A8E">
        <w:rPr>
          <w:rFonts w:cs="Times New Roman"/>
          <w:szCs w:val="24"/>
        </w:rPr>
        <w:t xml:space="preserve"> </w:t>
      </w:r>
    </w:p>
    <w:p w14:paraId="0F011C4E" w14:textId="3D403AF6" w:rsidR="00C6431C" w:rsidRPr="00665068" w:rsidRDefault="00C6431C" w:rsidP="00C6431C">
      <w:pPr>
        <w:rPr>
          <w:rFonts w:cs="Times New Roman"/>
          <w:szCs w:val="24"/>
        </w:rPr>
      </w:pPr>
      <w:r w:rsidRPr="00665068">
        <w:rPr>
          <w:rFonts w:cs="Times New Roman"/>
          <w:szCs w:val="24"/>
        </w:rPr>
        <w:t xml:space="preserve">There are many domains of federated learning. Cross-device federated learning is implemented on large number of small devices while cross-silo learning is for collaboration among institutions </w:t>
      </w:r>
      <w:r w:rsidRPr="00665068">
        <w:rPr>
          <w:rFonts w:cs="Times New Roman"/>
          <w:szCs w:val="24"/>
        </w:rPr>
        <w:fldChar w:fldCharType="begin"/>
      </w:r>
      <w:r w:rsidRPr="00665068">
        <w:rPr>
          <w:rFonts w:cs="Times New Roman"/>
          <w:szCs w:val="24"/>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 xml:space="preserve">. From another aspect, in most training cases there will be horizontal federated learning where client datasets are partitioned by samples and share similar feature space. In this case, gradients or weights are aggregated. On the other hand, client datasets only share user space in vertical learning, in which intermediate results such as hidden layer’s representations are shared </w:t>
      </w:r>
      <w:r w:rsidRPr="00665068">
        <w:rPr>
          <w:rFonts w:cs="Times New Roman"/>
          <w:szCs w:val="24"/>
        </w:rPr>
        <w:fldChar w:fldCharType="begin"/>
      </w:r>
      <w:r w:rsidRPr="00665068">
        <w:rPr>
          <w:rFonts w:cs="Times New Roman"/>
          <w:szCs w:val="24"/>
        </w:rPr>
        <w:instrText xml:space="preserve"> ADDIN ZOTERO_ITEM CSL_CITATION {"citationID":"jMm3hyLm","properties":{"formattedCitation":"(Yang {\\i{}et al.} 2019)","plainCitation":"(Yang et al. 2019)","noteIndex":0},"citationItems":[{"id":57,"uris":["http://zotero.org/users/local/YXno2y1x/items/ALCJZE4J"],"uri":["http://zotero.org/users/local/YXno2y1x/items/ALCJZE4J"],"itemData":{"id":57,"type":"article-journal","container-title":"arXiv: Artificial Intelligence","title":"Federated Machine Learning: Concept and Applications","author":[{"family":"Yang","given":"Qiang"},{"family":"Liu","given":"Yang"},{"family":"Chen","given":"Tianjian"},{"family":"Tong","given":"Yongxin"}],"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Yang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976846">
        <w:rPr>
          <w:rFonts w:cs="Times New Roman"/>
          <w:szCs w:val="24"/>
        </w:rPr>
        <w:t xml:space="preserve"> Federated transfer-learning, </w:t>
      </w:r>
      <w:r w:rsidR="00976F5D">
        <w:rPr>
          <w:rFonts w:cs="Times New Roman"/>
          <w:szCs w:val="24"/>
        </w:rPr>
        <w:t>applied when</w:t>
      </w:r>
      <w:r w:rsidR="00976846">
        <w:rPr>
          <w:rFonts w:cs="Times New Roman"/>
          <w:szCs w:val="24"/>
        </w:rPr>
        <w:t xml:space="preserve"> the intersection in both feature and user space is small, is also possible</w:t>
      </w:r>
      <w:r w:rsidR="00912B64">
        <w:rPr>
          <w:rFonts w:cs="Times New Roman"/>
          <w:szCs w:val="24"/>
        </w:rPr>
        <w:t xml:space="preserve"> </w:t>
      </w:r>
      <w:r w:rsidR="00912B64">
        <w:rPr>
          <w:rFonts w:cs="Times New Roman"/>
          <w:szCs w:val="24"/>
        </w:rPr>
        <w:fldChar w:fldCharType="begin"/>
      </w:r>
      <w:r w:rsidR="00912B64">
        <w:rPr>
          <w:rFonts w:cs="Times New Roman"/>
          <w:szCs w:val="24"/>
        </w:rPr>
        <w:instrText xml:space="preserve"> ADDIN ZOTERO_ITEM CSL_CITATION {"citationID":"iDfBBk8o","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12B64">
        <w:rPr>
          <w:rFonts w:cs="Times New Roman"/>
          <w:szCs w:val="24"/>
        </w:rPr>
        <w:fldChar w:fldCharType="separate"/>
      </w:r>
      <w:r w:rsidR="00912B64" w:rsidRPr="00912B64">
        <w:rPr>
          <w:rFonts w:cs="Times New Roman"/>
          <w:szCs w:val="24"/>
        </w:rPr>
        <w:t xml:space="preserve">(Liu </w:t>
      </w:r>
      <w:r w:rsidR="00912B64" w:rsidRPr="00912B64">
        <w:rPr>
          <w:rFonts w:cs="Times New Roman"/>
          <w:i/>
          <w:iCs/>
          <w:szCs w:val="24"/>
        </w:rPr>
        <w:t>et al.</w:t>
      </w:r>
      <w:r w:rsidR="00912B64" w:rsidRPr="00912B64">
        <w:rPr>
          <w:rFonts w:cs="Times New Roman"/>
          <w:szCs w:val="24"/>
        </w:rPr>
        <w:t xml:space="preserve"> 2018)</w:t>
      </w:r>
      <w:r w:rsidR="00912B64">
        <w:rPr>
          <w:rFonts w:cs="Times New Roman"/>
          <w:szCs w:val="24"/>
        </w:rPr>
        <w:fldChar w:fldCharType="end"/>
      </w:r>
      <w:r w:rsidR="00976846">
        <w:rPr>
          <w:rFonts w:cs="Times New Roman"/>
          <w:szCs w:val="24"/>
        </w:rPr>
        <w:t xml:space="preserve">. </w:t>
      </w:r>
    </w:p>
    <w:p w14:paraId="064267A6" w14:textId="38CF7E89" w:rsidR="00830D12" w:rsidRDefault="00C6431C" w:rsidP="00E5347C">
      <w:pPr>
        <w:rPr>
          <w:rFonts w:cs="Times New Roman"/>
          <w:szCs w:val="24"/>
        </w:rPr>
      </w:pPr>
      <w:r w:rsidRPr="00665068">
        <w:rPr>
          <w:rFonts w:cs="Times New Roman"/>
          <w:szCs w:val="24"/>
        </w:rPr>
        <w:t>In most biological or medical use cases, cross-silo and horizontal federated learning will be performed</w:t>
      </w:r>
      <w:r w:rsidR="0059205E" w:rsidRPr="0059205E">
        <w:t xml:space="preserve"> </w:t>
      </w:r>
      <w:r w:rsidR="0059205E" w:rsidRPr="0059205E">
        <w:rPr>
          <w:rFonts w:cs="Times New Roman"/>
          <w:szCs w:val="24"/>
        </w:rPr>
        <w:t>among institutions</w:t>
      </w:r>
      <w:r w:rsidRPr="00665068">
        <w:rPr>
          <w:rFonts w:cs="Times New Roman"/>
          <w:szCs w:val="24"/>
        </w:rPr>
        <w:t xml:space="preserve">. A success case of brain tumor segmentation in federated settings has been reported </w:t>
      </w:r>
      <w:r w:rsidRPr="00665068">
        <w:rPr>
          <w:rFonts w:cs="Times New Roman"/>
          <w:szCs w:val="24"/>
        </w:rPr>
        <w:fldChar w:fldCharType="begin"/>
      </w:r>
      <w:r w:rsidRPr="00665068">
        <w:rPr>
          <w:rFonts w:cs="Times New Roman"/>
          <w:szCs w:val="24"/>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helle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w:t>
      </w:r>
      <w:r w:rsidR="00E94C96">
        <w:rPr>
          <w:rFonts w:cs="Times New Roman"/>
          <w:szCs w:val="24"/>
        </w:rPr>
        <w:t xml:space="preserve">  </w:t>
      </w:r>
      <w:r w:rsidR="001C332F">
        <w:rPr>
          <w:rFonts w:cs="Times New Roman"/>
          <w:szCs w:val="24"/>
        </w:rPr>
        <w:t xml:space="preserve">Beside this case, federated settings </w:t>
      </w:r>
      <w:r w:rsidR="000E1025">
        <w:rPr>
          <w:rFonts w:cs="Times New Roman"/>
          <w:szCs w:val="24"/>
        </w:rPr>
        <w:t xml:space="preserve">are not popular in </w:t>
      </w:r>
      <w:r w:rsidR="00605940">
        <w:rPr>
          <w:rFonts w:cs="Times New Roman"/>
          <w:szCs w:val="24"/>
        </w:rPr>
        <w:t xml:space="preserve">current </w:t>
      </w:r>
      <w:r w:rsidR="000249CB">
        <w:rPr>
          <w:rFonts w:cs="Times New Roman"/>
          <w:szCs w:val="24"/>
        </w:rPr>
        <w:t>biolog</w:t>
      </w:r>
      <w:r w:rsidR="00605940">
        <w:rPr>
          <w:rFonts w:cs="Times New Roman"/>
          <w:szCs w:val="24"/>
        </w:rPr>
        <w:t>ical researches</w:t>
      </w:r>
      <w:r w:rsidR="001C332F">
        <w:rPr>
          <w:rFonts w:cs="Times New Roman"/>
          <w:szCs w:val="24"/>
        </w:rPr>
        <w:t xml:space="preserve">. </w:t>
      </w:r>
    </w:p>
    <w:p w14:paraId="73F80650" w14:textId="4F5D7A44" w:rsidR="00AF42B1" w:rsidRDefault="00AA3706" w:rsidP="00AF42B1">
      <w:pPr>
        <w:pStyle w:val="2"/>
        <w:rPr>
          <w:lang w:eastAsia="zh-CN"/>
        </w:rPr>
      </w:pPr>
      <w:bookmarkStart w:id="4" w:name="_Toc41822819"/>
      <w:r>
        <w:rPr>
          <w:lang w:eastAsia="zh-CN"/>
        </w:rPr>
        <w:t>Simple</w:t>
      </w:r>
      <w:r w:rsidR="00AF42B1">
        <w:rPr>
          <w:lang w:eastAsia="zh-CN"/>
        </w:rPr>
        <w:t xml:space="preserve"> Federate</w:t>
      </w:r>
      <w:r w:rsidR="005A60F1">
        <w:rPr>
          <w:lang w:eastAsia="zh-CN"/>
        </w:rPr>
        <w:t>d</w:t>
      </w:r>
      <w:r w:rsidR="00AF42B1">
        <w:rPr>
          <w:lang w:eastAsia="zh-CN"/>
        </w:rPr>
        <w:t xml:space="preserve"> </w:t>
      </w:r>
      <w:r>
        <w:rPr>
          <w:lang w:eastAsia="zh-CN"/>
        </w:rPr>
        <w:t>Process</w:t>
      </w:r>
      <w:bookmarkEnd w:id="4"/>
    </w:p>
    <w:p w14:paraId="0754666D" w14:textId="2CD1370D" w:rsidR="00AF42B1" w:rsidRDefault="008C1637" w:rsidP="00E5347C">
      <w:pPr>
        <w:rPr>
          <w:rFonts w:cs="Times New Roman"/>
          <w:szCs w:val="24"/>
          <w:lang w:eastAsia="zh-CN"/>
        </w:rPr>
      </w:pPr>
      <w:r w:rsidRPr="008C1637">
        <w:rPr>
          <w:rFonts w:cs="Times New Roman"/>
          <w:szCs w:val="24"/>
          <w:lang w:eastAsia="zh-CN"/>
        </w:rPr>
        <w:t>When we are training a machine learning model, we aims to use its function later.</w:t>
      </w:r>
      <w:r w:rsidR="001B10EA">
        <w:rPr>
          <w:rFonts w:cs="Times New Roman"/>
          <w:szCs w:val="24"/>
          <w:lang w:eastAsia="zh-CN"/>
        </w:rPr>
        <w:t xml:space="preserve"> </w:t>
      </w:r>
      <w:r w:rsidR="007C20B8" w:rsidRPr="007C20B8">
        <w:rPr>
          <w:rFonts w:cs="Times New Roman"/>
          <w:szCs w:val="24"/>
          <w:lang w:eastAsia="zh-CN"/>
        </w:rPr>
        <w:t xml:space="preserve">The </w:t>
      </w:r>
      <w:r w:rsidR="00AA3706">
        <w:rPr>
          <w:rFonts w:cs="Times New Roman"/>
          <w:szCs w:val="24"/>
          <w:lang w:eastAsia="zh-CN"/>
        </w:rPr>
        <w:t>model</w:t>
      </w:r>
      <w:r w:rsidR="007C20B8" w:rsidRPr="007C20B8">
        <w:rPr>
          <w:rFonts w:cs="Times New Roman"/>
          <w:szCs w:val="24"/>
          <w:lang w:eastAsia="zh-CN"/>
        </w:rPr>
        <w:t xml:space="preserve"> should not be used for any purpose until </w:t>
      </w:r>
      <w:r w:rsidR="00CF6348">
        <w:rPr>
          <w:rFonts w:cs="Times New Roman"/>
          <w:szCs w:val="24"/>
          <w:lang w:eastAsia="zh-CN"/>
        </w:rPr>
        <w:t xml:space="preserve">it </w:t>
      </w:r>
      <w:r w:rsidR="007C20B8" w:rsidRPr="007C20B8">
        <w:rPr>
          <w:rFonts w:cs="Times New Roman"/>
          <w:szCs w:val="24"/>
          <w:lang w:eastAsia="zh-CN"/>
        </w:rPr>
        <w:t>is evaluated and considered to be well-trained.</w:t>
      </w:r>
      <w:r w:rsidR="007C20B8">
        <w:rPr>
          <w:rFonts w:cs="Times New Roman"/>
          <w:szCs w:val="24"/>
          <w:lang w:eastAsia="zh-CN"/>
        </w:rPr>
        <w:t xml:space="preserve"> Hence, a federated </w:t>
      </w:r>
      <w:r w:rsidR="00AA3706">
        <w:rPr>
          <w:rFonts w:cs="Times New Roman"/>
          <w:szCs w:val="24"/>
          <w:lang w:eastAsia="zh-CN"/>
        </w:rPr>
        <w:t>process</w:t>
      </w:r>
      <w:r w:rsidR="007C20B8">
        <w:rPr>
          <w:rFonts w:cs="Times New Roman"/>
          <w:szCs w:val="24"/>
          <w:lang w:eastAsia="zh-CN"/>
        </w:rPr>
        <w:t xml:space="preserve"> contains two stages, the training stage and application stage.</w:t>
      </w:r>
    </w:p>
    <w:p w14:paraId="76F03F84" w14:textId="6F642132" w:rsidR="00BF270C" w:rsidRPr="0078591D" w:rsidRDefault="00BF270C" w:rsidP="00E5347C">
      <w:pPr>
        <w:rPr>
          <w:rFonts w:cs="Times New Roman"/>
          <w:szCs w:val="24"/>
          <w:lang w:eastAsia="zh-CN"/>
        </w:rPr>
      </w:pPr>
      <w:r>
        <w:rPr>
          <w:rFonts w:cs="Times New Roman"/>
          <w:szCs w:val="24"/>
          <w:lang w:eastAsia="zh-CN"/>
        </w:rPr>
        <w:t xml:space="preserve">The training stage </w:t>
      </w:r>
      <w:r w:rsidR="00525E4B">
        <w:rPr>
          <w:rFonts w:cs="Times New Roman"/>
          <w:szCs w:val="24"/>
          <w:lang w:eastAsia="zh-CN"/>
        </w:rPr>
        <w:t xml:space="preserve">mainly </w:t>
      </w:r>
      <w:r w:rsidR="00AA3706">
        <w:rPr>
          <w:rFonts w:cs="Times New Roman"/>
          <w:szCs w:val="24"/>
          <w:lang w:eastAsia="zh-CN"/>
        </w:rPr>
        <w:t>contains several basic steps</w:t>
      </w:r>
      <w:r w:rsidR="00A737E8">
        <w:rPr>
          <w:rFonts w:cs="Times New Roman"/>
          <w:szCs w:val="24"/>
          <w:lang w:eastAsia="zh-CN"/>
        </w:rPr>
        <w:t xml:space="preserve"> </w:t>
      </w:r>
      <w:r w:rsidR="00A737E8" w:rsidRPr="00665068">
        <w:rPr>
          <w:rFonts w:cs="Times New Roman"/>
          <w:szCs w:val="24"/>
        </w:rPr>
        <w:fldChar w:fldCharType="begin"/>
      </w:r>
      <w:r w:rsidR="00A737E8">
        <w:rPr>
          <w:rFonts w:cs="Times New Roman"/>
          <w:szCs w:val="24"/>
        </w:rPr>
        <w:instrText xml:space="preserve"> ADDIN ZOTERO_ITEM CSL_CITATION {"citationID":"pvq2SpP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A737E8" w:rsidRPr="00665068">
        <w:rPr>
          <w:rFonts w:cs="Times New Roman"/>
          <w:szCs w:val="24"/>
        </w:rPr>
        <w:fldChar w:fldCharType="separate"/>
      </w:r>
      <w:r w:rsidR="00A737E8" w:rsidRPr="00665068">
        <w:rPr>
          <w:rFonts w:eastAsia="等线" w:cs="Times New Roman"/>
          <w:szCs w:val="24"/>
        </w:rPr>
        <w:t xml:space="preserve">(Kairouz </w:t>
      </w:r>
      <w:r w:rsidR="00A737E8" w:rsidRPr="00665068">
        <w:rPr>
          <w:rFonts w:eastAsia="等线" w:cs="Times New Roman"/>
          <w:i/>
          <w:iCs/>
          <w:szCs w:val="24"/>
        </w:rPr>
        <w:t>et al.</w:t>
      </w:r>
      <w:r w:rsidR="00A737E8" w:rsidRPr="00665068">
        <w:rPr>
          <w:rFonts w:eastAsia="等线" w:cs="Times New Roman"/>
          <w:szCs w:val="24"/>
        </w:rPr>
        <w:t xml:space="preserve"> 2019)</w:t>
      </w:r>
      <w:r w:rsidR="00A737E8" w:rsidRPr="00665068">
        <w:rPr>
          <w:rFonts w:cs="Times New Roman"/>
          <w:szCs w:val="24"/>
        </w:rPr>
        <w:fldChar w:fldCharType="end"/>
      </w:r>
      <w:r w:rsidR="00AA3706">
        <w:rPr>
          <w:rFonts w:cs="Times New Roman"/>
          <w:szCs w:val="24"/>
          <w:lang w:eastAsia="zh-CN"/>
        </w:rPr>
        <w:t xml:space="preserve">. The server will select clients who meet the requirement and broadcast model weights to the client. Then client train the model with their local data and </w:t>
      </w:r>
      <w:r w:rsidR="00A92970">
        <w:rPr>
          <w:rFonts w:cs="Times New Roman"/>
          <w:szCs w:val="24"/>
          <w:lang w:eastAsia="zh-CN"/>
        </w:rPr>
        <w:t xml:space="preserve">upload the </w:t>
      </w:r>
      <w:r w:rsidR="00C45054">
        <w:rPr>
          <w:rFonts w:cs="Times New Roman"/>
          <w:szCs w:val="24"/>
          <w:lang w:eastAsia="zh-CN"/>
        </w:rPr>
        <w:t>information (i.e. weights, intermediate layers)</w:t>
      </w:r>
      <w:r w:rsidR="00933C0D">
        <w:rPr>
          <w:rFonts w:cs="Times New Roman"/>
          <w:szCs w:val="24"/>
          <w:lang w:eastAsia="zh-CN"/>
        </w:rPr>
        <w:t xml:space="preserve"> to be</w:t>
      </w:r>
      <w:r w:rsidR="00A92970" w:rsidRPr="00A92970">
        <w:rPr>
          <w:rFonts w:cs="Times New Roman"/>
          <w:szCs w:val="24"/>
          <w:lang w:eastAsia="zh-CN"/>
        </w:rPr>
        <w:t xml:space="preserve"> aggregated</w:t>
      </w:r>
      <w:r w:rsidR="00A92970">
        <w:rPr>
          <w:rFonts w:cs="Times New Roman"/>
          <w:szCs w:val="24"/>
          <w:lang w:eastAsia="zh-CN"/>
        </w:rPr>
        <w:t xml:space="preserve">. These steps will be repeated until training is finished. </w:t>
      </w:r>
      <w:r w:rsidR="00E159FB">
        <w:rPr>
          <w:rFonts w:cs="Times New Roman"/>
          <w:szCs w:val="24"/>
          <w:lang w:eastAsia="zh-CN"/>
        </w:rPr>
        <w:t>Additional t</w:t>
      </w:r>
      <w:r w:rsidR="0078591D" w:rsidRPr="0078591D">
        <w:rPr>
          <w:rFonts w:cs="Times New Roman"/>
          <w:szCs w:val="24"/>
          <w:lang w:eastAsia="zh-CN"/>
        </w:rPr>
        <w:t>echniques and methods are applied</w:t>
      </w:r>
      <w:r w:rsidR="00412FA2">
        <w:rPr>
          <w:rFonts w:cs="Times New Roman"/>
          <w:szCs w:val="24"/>
          <w:lang w:eastAsia="zh-CN"/>
        </w:rPr>
        <w:t xml:space="preserve"> to</w:t>
      </w:r>
      <w:r w:rsidR="00632F40">
        <w:rPr>
          <w:rFonts w:cs="Times New Roman"/>
          <w:szCs w:val="24"/>
          <w:lang w:eastAsia="zh-CN"/>
        </w:rPr>
        <w:t xml:space="preserve"> </w:t>
      </w:r>
      <w:r w:rsidR="0078591D" w:rsidRPr="0078591D">
        <w:rPr>
          <w:rFonts w:cs="Times New Roman"/>
          <w:szCs w:val="24"/>
          <w:lang w:eastAsia="zh-CN"/>
        </w:rPr>
        <w:t>control these steps and encrypt shared messages</w:t>
      </w:r>
      <w:r w:rsidR="0078591D">
        <w:rPr>
          <w:rFonts w:cs="Times New Roman"/>
          <w:szCs w:val="24"/>
          <w:lang w:eastAsia="zh-CN"/>
        </w:rPr>
        <w:t>.</w:t>
      </w:r>
    </w:p>
    <w:p w14:paraId="6FE87589" w14:textId="5156629C" w:rsidR="00AF42B1" w:rsidRPr="00695ECF" w:rsidRDefault="00885582" w:rsidP="00E5347C">
      <w:pPr>
        <w:rPr>
          <w:lang w:val="en-GB"/>
        </w:rPr>
      </w:pPr>
      <w:r w:rsidRPr="00885582">
        <w:rPr>
          <w:rFonts w:cs="Times New Roman"/>
          <w:szCs w:val="24"/>
          <w:lang w:eastAsia="zh-CN"/>
        </w:rPr>
        <w:lastRenderedPageBreak/>
        <w:t>The application phase is like in central machine learning.</w:t>
      </w:r>
      <w:r w:rsidR="00BF270C">
        <w:rPr>
          <w:rFonts w:cs="Times New Roman"/>
          <w:szCs w:val="24"/>
          <w:lang w:eastAsia="zh-CN"/>
        </w:rPr>
        <w:t xml:space="preserve"> </w:t>
      </w:r>
      <w:r w:rsidR="00BF270C" w:rsidRPr="00BF270C">
        <w:rPr>
          <w:rFonts w:cs="Times New Roman"/>
          <w:szCs w:val="24"/>
          <w:lang w:eastAsia="zh-CN"/>
        </w:rPr>
        <w:t>The model will be published or keep private</w:t>
      </w:r>
      <w:r w:rsidR="00BF270C">
        <w:rPr>
          <w:rFonts w:cs="Times New Roman"/>
          <w:szCs w:val="24"/>
          <w:lang w:eastAsia="zh-CN"/>
        </w:rPr>
        <w:t xml:space="preserve"> according to the agreement with the clients.</w:t>
      </w:r>
      <w:r w:rsidR="00FC787A">
        <w:rPr>
          <w:rFonts w:cs="Times New Roman"/>
          <w:szCs w:val="24"/>
          <w:lang w:eastAsia="zh-CN"/>
        </w:rPr>
        <w:t xml:space="preserve"> </w:t>
      </w:r>
    </w:p>
    <w:p w14:paraId="36A86BE1" w14:textId="723C8BF1" w:rsidR="000E4F6E" w:rsidRDefault="004A25D0" w:rsidP="000E4F6E">
      <w:pPr>
        <w:pStyle w:val="2"/>
        <w:rPr>
          <w:lang w:val="en-GB"/>
        </w:rPr>
      </w:pPr>
      <w:bookmarkStart w:id="5" w:name="_Toc41822820"/>
      <w:r w:rsidRPr="007E0879">
        <w:rPr>
          <w:szCs w:val="28"/>
        </w:rPr>
        <w:t>Federated Algorithms</w:t>
      </w:r>
      <w:bookmarkEnd w:id="5"/>
    </w:p>
    <w:p w14:paraId="5D7A4FA1" w14:textId="1C1978F7" w:rsidR="001A6C6D" w:rsidRPr="009F22B0" w:rsidRDefault="00C6431C" w:rsidP="001A6C6D">
      <w:pPr>
        <w:rPr>
          <w:rFonts w:cs="Times New Roman"/>
          <w:szCs w:val="24"/>
        </w:rPr>
      </w:pPr>
      <w:r w:rsidRPr="00C021E6">
        <w:rPr>
          <w:rFonts w:cs="Times New Roman"/>
          <w:szCs w:val="24"/>
        </w:rPr>
        <w:t xml:space="preserve">Federated Averaging (FedAvg) and Federated SGD (FedSGD) are basics for many optimization algorithms and are widely used. In FedAvg settings, client weights will be collected and averaged while in FedSGD settings, gradients will be collected. Many other optimization algorithms are developed for various purposes, </w:t>
      </w:r>
      <w:r w:rsidRPr="00C021E6">
        <w:rPr>
          <w:rFonts w:cs="Times New Roman"/>
          <w:szCs w:val="24"/>
        </w:rPr>
        <w:fldChar w:fldCharType="begin"/>
      </w:r>
      <w:r w:rsidRPr="00C021E6">
        <w:rPr>
          <w:rFonts w:cs="Times New Roman"/>
          <w:szCs w:val="24"/>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provides a summary of popular ones.</w:t>
      </w:r>
    </w:p>
    <w:p w14:paraId="4FC0FE5D" w14:textId="32328DAB" w:rsidR="00384544" w:rsidRDefault="00341F6B" w:rsidP="00384544">
      <w:pPr>
        <w:pStyle w:val="2"/>
        <w:rPr>
          <w:lang w:eastAsia="zh-CN"/>
        </w:rPr>
      </w:pPr>
      <w:bookmarkStart w:id="6" w:name="_Toc41822821"/>
      <w:r>
        <w:rPr>
          <w:lang w:eastAsia="zh-CN"/>
        </w:rPr>
        <w:t>Pre-works</w:t>
      </w:r>
      <w:r w:rsidR="00384544">
        <w:rPr>
          <w:lang w:eastAsia="zh-CN"/>
        </w:rPr>
        <w:t xml:space="preserve"> in Federated Learning</w:t>
      </w:r>
      <w:bookmarkEnd w:id="6"/>
    </w:p>
    <w:p w14:paraId="2F22A49C" w14:textId="7BB0BAD9" w:rsidR="00892A28" w:rsidRDefault="00C92955" w:rsidP="00B13C51">
      <w:pPr>
        <w:rPr>
          <w:rFonts w:cs="Times New Roman"/>
          <w:szCs w:val="24"/>
        </w:rPr>
      </w:pPr>
      <w:r>
        <w:rPr>
          <w:rFonts w:cs="Times New Roman"/>
          <w:szCs w:val="24"/>
        </w:rPr>
        <w:t>Many researches are implemented on c</w:t>
      </w:r>
      <w:r w:rsidR="0074186A">
        <w:rPr>
          <w:rFonts w:cs="Times New Roman"/>
          <w:szCs w:val="24"/>
        </w:rPr>
        <w:t xml:space="preserve">urrent </w:t>
      </w:r>
      <w:r w:rsidR="0074186A" w:rsidRPr="00665068">
        <w:rPr>
          <w:rFonts w:cs="Times New Roman"/>
          <w:szCs w:val="24"/>
        </w:rPr>
        <w:t>challenges in federated learning</w:t>
      </w:r>
      <w:r w:rsidR="0074186A">
        <w:rPr>
          <w:rFonts w:cs="Times New Roman"/>
          <w:szCs w:val="24"/>
        </w:rPr>
        <w:t xml:space="preserve"> includes</w:t>
      </w:r>
      <w:r w:rsidR="0074186A" w:rsidRPr="00665068">
        <w:rPr>
          <w:rFonts w:cs="Times New Roman"/>
          <w:szCs w:val="24"/>
        </w:rPr>
        <w:t xml:space="preserve"> communication cost, security</w:t>
      </w:r>
      <w:r w:rsidR="0074186A">
        <w:rPr>
          <w:rFonts w:cs="Times New Roman" w:hint="eastAsia"/>
          <w:szCs w:val="24"/>
          <w:lang w:eastAsia="zh-CN"/>
        </w:rPr>
        <w:t xml:space="preserve"> </w:t>
      </w:r>
      <w:r w:rsidR="0074186A" w:rsidRPr="00665068">
        <w:rPr>
          <w:rFonts w:cs="Times New Roman"/>
          <w:szCs w:val="24"/>
        </w:rPr>
        <w:t xml:space="preserve">protection, statistical and system heterogeneity </w:t>
      </w:r>
      <w:r w:rsidR="0074186A" w:rsidRPr="00665068">
        <w:rPr>
          <w:rFonts w:cs="Times New Roman"/>
          <w:szCs w:val="24"/>
        </w:rPr>
        <w:fldChar w:fldCharType="begin"/>
      </w:r>
      <w:r w:rsidR="00912B64">
        <w:rPr>
          <w:rFonts w:cs="Times New Roman"/>
          <w:szCs w:val="24"/>
        </w:rPr>
        <w:instrText xml:space="preserve"> ADDIN ZOTERO_ITEM CSL_CITATION {"citationID":"V3P2SEWF","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74186A" w:rsidRPr="00665068">
        <w:rPr>
          <w:rFonts w:cs="Times New Roman"/>
          <w:szCs w:val="24"/>
        </w:rPr>
        <w:fldChar w:fldCharType="separate"/>
      </w:r>
      <w:r w:rsidR="0074186A" w:rsidRPr="00665068">
        <w:rPr>
          <w:rFonts w:eastAsia="等线" w:cs="Times New Roman"/>
          <w:szCs w:val="24"/>
        </w:rPr>
        <w:t xml:space="preserve">(Li T </w:t>
      </w:r>
      <w:r w:rsidR="0074186A" w:rsidRPr="00665068">
        <w:rPr>
          <w:rFonts w:eastAsia="等线" w:cs="Times New Roman"/>
          <w:i/>
          <w:iCs/>
          <w:szCs w:val="24"/>
        </w:rPr>
        <w:t>et al.</w:t>
      </w:r>
      <w:r w:rsidR="0074186A" w:rsidRPr="00665068">
        <w:rPr>
          <w:rFonts w:eastAsia="等线" w:cs="Times New Roman"/>
          <w:szCs w:val="24"/>
        </w:rPr>
        <w:t xml:space="preserve"> 2019b)</w:t>
      </w:r>
      <w:r w:rsidR="0074186A" w:rsidRPr="00665068">
        <w:rPr>
          <w:rFonts w:cs="Times New Roman"/>
          <w:szCs w:val="24"/>
        </w:rPr>
        <w:fldChar w:fldCharType="end"/>
      </w:r>
      <w:r w:rsidR="0074186A" w:rsidRPr="00665068">
        <w:rPr>
          <w:rFonts w:cs="Times New Roman"/>
          <w:szCs w:val="24"/>
        </w:rPr>
        <w:t>.</w:t>
      </w:r>
      <w:r w:rsidR="0074186A">
        <w:rPr>
          <w:rFonts w:cs="Times New Roman"/>
          <w:szCs w:val="24"/>
        </w:rPr>
        <w:t xml:space="preserve"> </w:t>
      </w:r>
      <w:r w:rsidR="00E94C96">
        <w:rPr>
          <w:rFonts w:cs="Times New Roman"/>
          <w:szCs w:val="24"/>
        </w:rPr>
        <w:t>The communication cost is usually a bottleneck for cross-device learning</w:t>
      </w:r>
      <w:r w:rsidR="00AD2A80">
        <w:rPr>
          <w:rFonts w:cs="Times New Roman"/>
          <w:szCs w:val="24"/>
        </w:rPr>
        <w:t xml:space="preserve">. To </w:t>
      </w:r>
      <w:r w:rsidR="00861663">
        <w:rPr>
          <w:rFonts w:cs="Times New Roman"/>
          <w:szCs w:val="24"/>
        </w:rPr>
        <w:t>save the cost</w:t>
      </w:r>
      <w:r w:rsidR="00AD2A80">
        <w:rPr>
          <w:rFonts w:cs="Times New Roman"/>
          <w:szCs w:val="24"/>
        </w:rPr>
        <w:t>, c</w:t>
      </w:r>
      <w:r w:rsidR="00AD2A80" w:rsidRPr="00AD2A80">
        <w:rPr>
          <w:rFonts w:cs="Times New Roman"/>
          <w:szCs w:val="24"/>
        </w:rPr>
        <w:t>ompression schemes</w:t>
      </w:r>
      <w:r w:rsidR="00AD2A80">
        <w:rPr>
          <w:rFonts w:cs="Times New Roman"/>
          <w:szCs w:val="24"/>
        </w:rPr>
        <w:t xml:space="preserve"> and multiple local updating </w:t>
      </w:r>
      <w:r w:rsidR="00A95E3E">
        <w:rPr>
          <w:rFonts w:cs="Times New Roman"/>
          <w:szCs w:val="24"/>
        </w:rPr>
        <w:t>can be</w:t>
      </w:r>
      <w:r w:rsidR="00AD2A80">
        <w:rPr>
          <w:rFonts w:cs="Times New Roman"/>
          <w:szCs w:val="24"/>
        </w:rPr>
        <w:t xml:space="preserve"> introduced to the settings</w:t>
      </w:r>
      <w:r w:rsidR="006E7384">
        <w:rPr>
          <w:rFonts w:cs="Times New Roman"/>
          <w:szCs w:val="24"/>
        </w:rPr>
        <w:t xml:space="preserve"> </w:t>
      </w:r>
      <w:r w:rsidR="006E7384" w:rsidRPr="00665068">
        <w:rPr>
          <w:rFonts w:cs="Times New Roman"/>
          <w:szCs w:val="24"/>
        </w:rPr>
        <w:fldChar w:fldCharType="begin"/>
      </w:r>
      <w:r w:rsidR="00963311">
        <w:rPr>
          <w:rFonts w:cs="Times New Roman"/>
          <w:szCs w:val="24"/>
        </w:rPr>
        <w:instrText xml:space="preserve"> ADDIN ZOTERO_ITEM CSL_CITATION {"citationID":"UpJmFNjl","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6E7384" w:rsidRPr="00665068">
        <w:rPr>
          <w:rFonts w:cs="Times New Roman"/>
          <w:szCs w:val="24"/>
        </w:rPr>
        <w:fldChar w:fldCharType="separate"/>
      </w:r>
      <w:r w:rsidR="006E7384" w:rsidRPr="00665068">
        <w:rPr>
          <w:rFonts w:eastAsia="等线" w:cs="Times New Roman"/>
          <w:szCs w:val="24"/>
        </w:rPr>
        <w:t xml:space="preserve">(Li T </w:t>
      </w:r>
      <w:r w:rsidR="006E7384" w:rsidRPr="00665068">
        <w:rPr>
          <w:rFonts w:eastAsia="等线" w:cs="Times New Roman"/>
          <w:i/>
          <w:iCs/>
          <w:szCs w:val="24"/>
        </w:rPr>
        <w:t>et al.</w:t>
      </w:r>
      <w:r w:rsidR="006E7384" w:rsidRPr="00665068">
        <w:rPr>
          <w:rFonts w:eastAsia="等线" w:cs="Times New Roman"/>
          <w:szCs w:val="24"/>
        </w:rPr>
        <w:t xml:space="preserve"> 2019b)</w:t>
      </w:r>
      <w:r w:rsidR="006E7384" w:rsidRPr="00665068">
        <w:rPr>
          <w:rFonts w:cs="Times New Roman"/>
          <w:szCs w:val="24"/>
        </w:rPr>
        <w:fldChar w:fldCharType="end"/>
      </w:r>
      <w:r w:rsidR="00AD2A80">
        <w:rPr>
          <w:rFonts w:cs="Times New Roman"/>
          <w:szCs w:val="24"/>
        </w:rPr>
        <w:t xml:space="preserve">. </w:t>
      </w:r>
      <w:r w:rsidR="00892A28">
        <w:rPr>
          <w:rFonts w:cs="Times New Roman"/>
          <w:szCs w:val="24"/>
        </w:rPr>
        <w:t>Privicy</w:t>
      </w:r>
      <w:r w:rsidR="00861663">
        <w:rPr>
          <w:rFonts w:cs="Times New Roman"/>
          <w:szCs w:val="24"/>
        </w:rPr>
        <w:t xml:space="preserve"> issues, </w:t>
      </w:r>
      <w:r w:rsidR="006D74D8">
        <w:rPr>
          <w:rFonts w:cs="Times New Roman"/>
          <w:szCs w:val="24"/>
        </w:rPr>
        <w:t>such as</w:t>
      </w:r>
      <w:r w:rsidR="00B803AE" w:rsidRPr="00B803AE">
        <w:rPr>
          <w:rFonts w:cs="Times New Roman"/>
          <w:szCs w:val="24"/>
        </w:rPr>
        <w:t xml:space="preserve"> retrieving information from two successive models</w:t>
      </w:r>
      <w:r w:rsidR="00B803AE">
        <w:rPr>
          <w:rFonts w:cs="Times New Roman"/>
          <w:szCs w:val="24"/>
        </w:rPr>
        <w:t xml:space="preserve">, have solutions such as SMC, </w:t>
      </w:r>
      <w:r w:rsidR="00B803AE" w:rsidRPr="00B803AE">
        <w:rPr>
          <w:rFonts w:cs="Times New Roman"/>
          <w:szCs w:val="24"/>
        </w:rPr>
        <w:t>differential privacy and homomorphic encryption</w:t>
      </w:r>
      <w:r w:rsidR="00221511">
        <w:rPr>
          <w:rFonts w:cs="Times New Roman"/>
          <w:szCs w:val="24"/>
        </w:rPr>
        <w:t xml:space="preserve">. These solutions are used in popular federated frameworks </w:t>
      </w:r>
      <w:r w:rsidR="000428C6">
        <w:rPr>
          <w:rFonts w:cs="Times New Roman"/>
          <w:szCs w:val="24"/>
        </w:rPr>
        <w:t>that</w:t>
      </w:r>
      <w:r w:rsidR="00221511">
        <w:rPr>
          <w:rFonts w:cs="Times New Roman"/>
          <w:szCs w:val="24"/>
        </w:rPr>
        <w:t xml:space="preserve"> support </w:t>
      </w:r>
      <w:r w:rsidR="000428C6">
        <w:rPr>
          <w:rFonts w:cs="Times New Roman"/>
          <w:szCs w:val="24"/>
        </w:rPr>
        <w:t>both deep learning and traditional machine learning.</w:t>
      </w:r>
      <w:r w:rsidR="00892A28">
        <w:rPr>
          <w:rFonts w:cs="Times New Roman"/>
          <w:szCs w:val="24"/>
        </w:rPr>
        <w:t xml:space="preserve"> </w:t>
      </w:r>
      <w:r w:rsidR="00892A28" w:rsidRPr="00892A28">
        <w:rPr>
          <w:rFonts w:cs="Times New Roman"/>
          <w:szCs w:val="24"/>
        </w:rPr>
        <w:t>Other techniques such as blockchain</w:t>
      </w:r>
      <w:r w:rsidR="00892A28">
        <w:rPr>
          <w:rFonts w:cs="Times New Roman"/>
          <w:szCs w:val="24"/>
        </w:rPr>
        <w:t xml:space="preserve">, can also be integrated to make the system more secure </w:t>
      </w:r>
      <w:r w:rsidR="00892A28">
        <w:rPr>
          <w:rFonts w:cs="Times New Roman"/>
          <w:szCs w:val="24"/>
        </w:rPr>
        <w:fldChar w:fldCharType="begin"/>
      </w:r>
      <w:r w:rsidR="00892A28">
        <w:rPr>
          <w:rFonts w:cs="Times New Roman"/>
          <w:szCs w:val="24"/>
        </w:rPr>
        <w:instrText xml:space="preserve"> ADDIN ZOTERO_ITEM CSL_CITATION {"citationID":"No8LOd5g","properties":{"formattedCitation":"(Passeratpalmbach {\\i{}et al.} 2019)","plainCitation":"(Passeratpalmbach et al. 2019)","noteIndex":0},"citationItems":[{"id":65,"uris":["http://zotero.org/users/local/YXno2y1x/items/4RYMKRMI"],"uri":["http://zotero.org/users/local/YXno2y1x/items/4RYMKRMI"],"itemData":{"id":65,"type":"article-journal","container-title":"arXiv: Computers and Society","title":"A blockchain-orchestrated Federated Learning architecture for healthcare consortia.","author":[{"family":"Passeratpalmbach","given":"Jonathan"},{"family":"Farnan","given":"Tyler"},{"family":"Miller","given":"Robert C"},{"family":"Gross","given":"Marielle S"},{"family":"Flannery","given":"Heather Leigh"},{"family":"Gleim","given":"Bill"}],"issued":{"date-parts":[["2019"]]}}}],"schema":"https://github.com/citation-style-language/schema/raw/master/csl-citation.json"} </w:instrText>
      </w:r>
      <w:r w:rsidR="00892A28">
        <w:rPr>
          <w:rFonts w:cs="Times New Roman"/>
          <w:szCs w:val="24"/>
        </w:rPr>
        <w:fldChar w:fldCharType="separate"/>
      </w:r>
      <w:r w:rsidR="00892A28" w:rsidRPr="00892A28">
        <w:rPr>
          <w:rFonts w:cs="Times New Roman"/>
          <w:szCs w:val="24"/>
        </w:rPr>
        <w:t xml:space="preserve">(Passeratpalmbach </w:t>
      </w:r>
      <w:r w:rsidR="00892A28" w:rsidRPr="00892A28">
        <w:rPr>
          <w:rFonts w:cs="Times New Roman"/>
          <w:i/>
          <w:iCs/>
          <w:szCs w:val="24"/>
        </w:rPr>
        <w:t>et al.</w:t>
      </w:r>
      <w:r w:rsidR="00892A28" w:rsidRPr="00892A28">
        <w:rPr>
          <w:rFonts w:cs="Times New Roman"/>
          <w:szCs w:val="24"/>
        </w:rPr>
        <w:t xml:space="preserve"> 2019)</w:t>
      </w:r>
      <w:r w:rsidR="00892A28">
        <w:rPr>
          <w:rFonts w:cs="Times New Roman"/>
          <w:szCs w:val="24"/>
        </w:rPr>
        <w:fldChar w:fldCharType="end"/>
      </w:r>
      <w:r w:rsidR="00892A28">
        <w:rPr>
          <w:rFonts w:cs="Times New Roman"/>
          <w:szCs w:val="24"/>
        </w:rPr>
        <w:t>.</w:t>
      </w:r>
    </w:p>
    <w:p w14:paraId="4F9836CE" w14:textId="6785543B" w:rsidR="00A73515" w:rsidRDefault="008459F1" w:rsidP="00B13C51">
      <w:pPr>
        <w:rPr>
          <w:rFonts w:cs="Times New Roman"/>
          <w:szCs w:val="24"/>
          <w:lang w:eastAsia="zh-CN"/>
        </w:rPr>
      </w:pPr>
      <w:r>
        <w:rPr>
          <w:rFonts w:cs="Times New Roman"/>
          <w:szCs w:val="24"/>
          <w:lang w:eastAsia="zh-CN"/>
        </w:rPr>
        <w:t>S</w:t>
      </w:r>
      <w:r w:rsidR="007302CC" w:rsidRPr="007302CC">
        <w:rPr>
          <w:rFonts w:cs="Times New Roman"/>
          <w:szCs w:val="24"/>
          <w:lang w:eastAsia="zh-CN"/>
        </w:rPr>
        <w:t>tatistical</w:t>
      </w:r>
      <w:r w:rsidR="009C1B17">
        <w:rPr>
          <w:rFonts w:cs="Times New Roman"/>
          <w:szCs w:val="24"/>
          <w:lang w:eastAsia="zh-CN"/>
        </w:rPr>
        <w:t xml:space="preserve"> </w:t>
      </w:r>
      <w:r w:rsidR="007302CC" w:rsidRPr="007302CC">
        <w:rPr>
          <w:rFonts w:cs="Times New Roman"/>
          <w:szCs w:val="24"/>
          <w:lang w:eastAsia="zh-CN"/>
        </w:rPr>
        <w:t>heterogeneity</w:t>
      </w:r>
      <w:r w:rsidR="00FA1673">
        <w:rPr>
          <w:rFonts w:cs="Times New Roman"/>
          <w:szCs w:val="24"/>
          <w:lang w:eastAsia="zh-CN"/>
        </w:rPr>
        <w:t xml:space="preserve"> </w:t>
      </w:r>
      <w:r w:rsidR="00FA1673" w:rsidRPr="007302CC">
        <w:rPr>
          <w:rFonts w:cs="Times New Roman"/>
          <w:szCs w:val="24"/>
          <w:lang w:eastAsia="zh-CN"/>
        </w:rPr>
        <w:t xml:space="preserve">(such as different sample distributions </w:t>
      </w:r>
      <w:r w:rsidR="00547854">
        <w:rPr>
          <w:rFonts w:cs="Times New Roman"/>
          <w:szCs w:val="24"/>
          <w:lang w:eastAsia="zh-CN"/>
        </w:rPr>
        <w:t>among</w:t>
      </w:r>
      <w:r w:rsidR="00FA1673" w:rsidRPr="007302CC">
        <w:rPr>
          <w:rFonts w:cs="Times New Roman"/>
          <w:szCs w:val="24"/>
          <w:lang w:eastAsia="zh-CN"/>
        </w:rPr>
        <w:t xml:space="preserve"> nodes)</w:t>
      </w:r>
      <w:r w:rsidR="00195882">
        <w:rPr>
          <w:rFonts w:cs="Times New Roman"/>
          <w:szCs w:val="24"/>
          <w:lang w:eastAsia="zh-CN"/>
        </w:rPr>
        <w:t xml:space="preserve"> </w:t>
      </w:r>
      <w:r w:rsidR="008520A8">
        <w:rPr>
          <w:rFonts w:cs="Times New Roman"/>
          <w:szCs w:val="24"/>
          <w:lang w:eastAsia="zh-CN"/>
        </w:rPr>
        <w:t>can</w:t>
      </w:r>
      <w:r w:rsidR="00195882">
        <w:rPr>
          <w:rFonts w:cs="Times New Roman"/>
          <w:szCs w:val="24"/>
          <w:lang w:eastAsia="zh-CN"/>
        </w:rPr>
        <w:t xml:space="preserve"> also</w:t>
      </w:r>
      <w:r w:rsidR="007302CC" w:rsidRPr="007302CC">
        <w:rPr>
          <w:rFonts w:cs="Times New Roman"/>
          <w:szCs w:val="24"/>
          <w:lang w:eastAsia="zh-CN"/>
        </w:rPr>
        <w:t xml:space="preserve"> cause performance degradation.</w:t>
      </w:r>
      <w:r w:rsidR="007302CC">
        <w:rPr>
          <w:rFonts w:cs="Times New Roman"/>
          <w:szCs w:val="24"/>
          <w:lang w:eastAsia="zh-CN"/>
        </w:rPr>
        <w:t xml:space="preserve"> </w:t>
      </w:r>
      <w:r w:rsidR="00963311">
        <w:rPr>
          <w:rFonts w:cs="Times New Roman"/>
          <w:szCs w:val="24"/>
          <w:lang w:eastAsia="zh-CN"/>
        </w:rPr>
        <w:t xml:space="preserve">Methods to solve this mainly aims to make local dataset less non-IID, including sharing a small set of data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IzdGeaL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Zhao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and augument localset towards IID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LScAOhX4","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Jeong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p>
    <w:p w14:paraId="1EB0886B" w14:textId="02EF3778" w:rsidR="00A73515" w:rsidRDefault="008520A8" w:rsidP="00B13C51">
      <w:pPr>
        <w:rPr>
          <w:rFonts w:cs="Times New Roman"/>
          <w:szCs w:val="24"/>
          <w:lang w:eastAsia="zh-CN"/>
        </w:rPr>
      </w:pPr>
      <w:r>
        <w:rPr>
          <w:rFonts w:cs="Times New Roman"/>
          <w:szCs w:val="24"/>
          <w:lang w:eastAsia="zh-CN"/>
        </w:rPr>
        <w:t xml:space="preserve">System </w:t>
      </w:r>
      <w:r w:rsidRPr="007302CC">
        <w:rPr>
          <w:rFonts w:cs="Times New Roman"/>
          <w:szCs w:val="24"/>
          <w:lang w:eastAsia="zh-CN"/>
        </w:rPr>
        <w:t>heterogeneity</w:t>
      </w:r>
      <w:r>
        <w:rPr>
          <w:rFonts w:cs="Times New Roman"/>
          <w:szCs w:val="24"/>
          <w:lang w:eastAsia="zh-CN"/>
        </w:rPr>
        <w:t xml:space="preserve"> is also </w:t>
      </w:r>
      <w:r w:rsidR="004F3753">
        <w:rPr>
          <w:rFonts w:cs="Times New Roman"/>
          <w:szCs w:val="24"/>
          <w:lang w:eastAsia="zh-CN"/>
        </w:rPr>
        <w:t>common</w:t>
      </w:r>
      <w:r>
        <w:rPr>
          <w:rFonts w:cs="Times New Roman"/>
          <w:szCs w:val="24"/>
          <w:lang w:eastAsia="zh-CN"/>
        </w:rPr>
        <w:t>.</w:t>
      </w:r>
      <w:r w:rsidR="002B0FA3">
        <w:rPr>
          <w:rFonts w:cs="Times New Roman"/>
          <w:szCs w:val="24"/>
          <w:lang w:eastAsia="zh-CN"/>
        </w:rPr>
        <w:t xml:space="preserve"> In </w:t>
      </w:r>
      <w:r w:rsidR="00B95950">
        <w:rPr>
          <w:rFonts w:cs="Times New Roman"/>
          <w:szCs w:val="24"/>
          <w:lang w:eastAsia="zh-CN"/>
        </w:rPr>
        <w:t xml:space="preserve">some scenarios, such as in </w:t>
      </w:r>
      <w:r w:rsidR="002B0FA3">
        <w:rPr>
          <w:rFonts w:cs="Times New Roman"/>
          <w:szCs w:val="24"/>
          <w:lang w:eastAsia="zh-CN"/>
        </w:rPr>
        <w:t xml:space="preserve">cross-device learning, since it is not a usual case to </w:t>
      </w:r>
      <w:r w:rsidR="001723FE">
        <w:rPr>
          <w:rFonts w:cs="Times New Roman"/>
          <w:szCs w:val="24"/>
          <w:lang w:eastAsia="zh-CN"/>
        </w:rPr>
        <w:t>wait for</w:t>
      </w:r>
      <w:r w:rsidR="002B0FA3">
        <w:rPr>
          <w:rFonts w:cs="Times New Roman"/>
          <w:szCs w:val="24"/>
          <w:lang w:eastAsia="zh-CN"/>
        </w:rPr>
        <w:t xml:space="preserve"> all devices ready at the same time, the system will </w:t>
      </w:r>
      <w:r w:rsidR="00A573A6">
        <w:rPr>
          <w:rFonts w:cs="Times New Roman"/>
          <w:szCs w:val="24"/>
          <w:lang w:eastAsia="zh-CN"/>
        </w:rPr>
        <w:t>train on</w:t>
      </w:r>
      <w:r w:rsidR="002B0FA3">
        <w:rPr>
          <w:rFonts w:cs="Times New Roman"/>
          <w:szCs w:val="24"/>
          <w:lang w:eastAsia="zh-CN"/>
        </w:rPr>
        <w:t xml:space="preserve"> </w:t>
      </w:r>
      <w:r w:rsidR="00841B4B">
        <w:rPr>
          <w:rFonts w:cs="Times New Roman"/>
          <w:szCs w:val="24"/>
          <w:lang w:eastAsia="zh-CN"/>
        </w:rPr>
        <w:t>only the</w:t>
      </w:r>
      <w:r w:rsidR="002B0FA3">
        <w:rPr>
          <w:rFonts w:cs="Times New Roman"/>
          <w:szCs w:val="24"/>
          <w:lang w:eastAsia="zh-CN"/>
        </w:rPr>
        <w:t xml:space="preserve"> available devices</w:t>
      </w:r>
      <w:r w:rsidR="007E4D76">
        <w:rPr>
          <w:rFonts w:cs="Times New Roman"/>
          <w:szCs w:val="24"/>
          <w:lang w:eastAsia="zh-CN"/>
        </w:rPr>
        <w:t xml:space="preserve"> at each time</w:t>
      </w:r>
      <w:r w:rsidR="00711859">
        <w:rPr>
          <w:rFonts w:cs="Times New Roman"/>
          <w:szCs w:val="24"/>
          <w:lang w:eastAsia="zh-CN"/>
        </w:rPr>
        <w:t xml:space="preserve">. </w:t>
      </w:r>
      <w:r w:rsidR="00D751DF">
        <w:rPr>
          <w:rFonts w:cs="Times New Roman"/>
          <w:szCs w:val="24"/>
          <w:lang w:eastAsia="zh-CN"/>
        </w:rPr>
        <w:t xml:space="preserve">In other cases, nodes will not update in </w:t>
      </w:r>
      <w:r w:rsidR="00D751DF" w:rsidRPr="004E297B">
        <w:rPr>
          <w:rFonts w:cs="Times New Roman"/>
          <w:szCs w:val="24"/>
          <w:lang w:eastAsia="zh-CN"/>
        </w:rPr>
        <w:t>synchronous</w:t>
      </w:r>
      <w:r w:rsidR="00D751DF">
        <w:rPr>
          <w:rFonts w:cs="Times New Roman"/>
          <w:szCs w:val="24"/>
          <w:lang w:eastAsia="zh-CN"/>
        </w:rPr>
        <w:t xml:space="preserve"> ways if some nodes </w:t>
      </w:r>
      <w:r w:rsidR="00457158">
        <w:rPr>
          <w:rFonts w:cs="Times New Roman"/>
          <w:szCs w:val="24"/>
          <w:lang w:eastAsia="zh-CN"/>
        </w:rPr>
        <w:t>are</w:t>
      </w:r>
      <w:r w:rsidR="00D751DF">
        <w:rPr>
          <w:rFonts w:cs="Times New Roman"/>
          <w:szCs w:val="24"/>
          <w:lang w:eastAsia="zh-CN"/>
        </w:rPr>
        <w:t xml:space="preserve"> </w:t>
      </w:r>
      <w:r w:rsidR="003E29C9">
        <w:rPr>
          <w:rFonts w:cs="Times New Roman"/>
          <w:szCs w:val="24"/>
          <w:lang w:eastAsia="zh-CN"/>
        </w:rPr>
        <w:t>too slow to be waited for</w:t>
      </w:r>
      <w:r w:rsidR="00D751DF">
        <w:rPr>
          <w:rFonts w:cs="Times New Roman"/>
          <w:szCs w:val="24"/>
          <w:lang w:eastAsia="zh-CN"/>
        </w:rPr>
        <w:t xml:space="preserve">. </w:t>
      </w:r>
      <w:r w:rsidR="00711859">
        <w:rPr>
          <w:rFonts w:cs="Times New Roman"/>
          <w:szCs w:val="24"/>
          <w:lang w:eastAsia="zh-CN"/>
        </w:rPr>
        <w:t>Th</w:t>
      </w:r>
      <w:r w:rsidR="00D751DF">
        <w:rPr>
          <w:rFonts w:cs="Times New Roman"/>
          <w:szCs w:val="24"/>
          <w:lang w:eastAsia="zh-CN"/>
        </w:rPr>
        <w:t>ese are</w:t>
      </w:r>
      <w:r w:rsidR="00711859">
        <w:rPr>
          <w:rFonts w:cs="Times New Roman"/>
          <w:szCs w:val="24"/>
          <w:lang w:eastAsia="zh-CN"/>
        </w:rPr>
        <w:t xml:space="preserve"> compromise</w:t>
      </w:r>
      <w:r w:rsidR="006578DD">
        <w:rPr>
          <w:rFonts w:cs="Times New Roman"/>
          <w:szCs w:val="24"/>
          <w:lang w:eastAsia="zh-CN"/>
        </w:rPr>
        <w:t>s</w:t>
      </w:r>
      <w:r w:rsidR="00711859">
        <w:rPr>
          <w:rFonts w:cs="Times New Roman"/>
          <w:szCs w:val="24"/>
          <w:lang w:eastAsia="zh-CN"/>
        </w:rPr>
        <w:t xml:space="preserve"> for real world application</w:t>
      </w:r>
      <w:r w:rsidR="00E8786F">
        <w:rPr>
          <w:rFonts w:cs="Times New Roman"/>
          <w:szCs w:val="24"/>
          <w:lang w:eastAsia="zh-CN"/>
        </w:rPr>
        <w:t>s</w:t>
      </w:r>
      <w:r w:rsidR="00B002D2">
        <w:rPr>
          <w:rFonts w:cs="Times New Roman"/>
          <w:szCs w:val="24"/>
          <w:lang w:eastAsia="zh-CN"/>
        </w:rPr>
        <w:t xml:space="preserve"> and</w:t>
      </w:r>
      <w:r w:rsidR="00BE3E62">
        <w:rPr>
          <w:rFonts w:cs="Times New Roman"/>
          <w:szCs w:val="24"/>
          <w:lang w:eastAsia="zh-CN"/>
        </w:rPr>
        <w:t xml:space="preserve"> probably </w:t>
      </w:r>
      <w:r w:rsidR="00B002D2">
        <w:rPr>
          <w:rFonts w:cs="Times New Roman"/>
          <w:szCs w:val="24"/>
          <w:lang w:eastAsia="zh-CN"/>
        </w:rPr>
        <w:t xml:space="preserve">can </w:t>
      </w:r>
      <w:r w:rsidR="0042417F">
        <w:rPr>
          <w:rFonts w:cs="Times New Roman"/>
          <w:szCs w:val="24"/>
          <w:lang w:eastAsia="zh-CN"/>
        </w:rPr>
        <w:t>cause the</w:t>
      </w:r>
      <w:r w:rsidR="00BE3E62">
        <w:rPr>
          <w:rFonts w:cs="Times New Roman"/>
          <w:szCs w:val="24"/>
          <w:lang w:eastAsia="zh-CN"/>
        </w:rPr>
        <w:t xml:space="preserve"> system to </w:t>
      </w:r>
      <w:r w:rsidR="00AB2AD8">
        <w:rPr>
          <w:rFonts w:cs="Times New Roman"/>
          <w:szCs w:val="24"/>
          <w:lang w:eastAsia="zh-CN"/>
        </w:rPr>
        <w:t>act</w:t>
      </w:r>
      <w:r w:rsidR="00BE3E62">
        <w:rPr>
          <w:rFonts w:cs="Times New Roman"/>
          <w:szCs w:val="24"/>
          <w:lang w:eastAsia="zh-CN"/>
        </w:rPr>
        <w:t xml:space="preserve"> </w:t>
      </w:r>
      <w:r w:rsidR="00AB2AD8">
        <w:rPr>
          <w:rFonts w:cs="Times New Roman"/>
          <w:szCs w:val="24"/>
          <w:lang w:eastAsia="zh-CN"/>
        </w:rPr>
        <w:t xml:space="preserve">in </w:t>
      </w:r>
      <w:r w:rsidR="00BE3E62">
        <w:rPr>
          <w:rFonts w:cs="Times New Roman"/>
          <w:szCs w:val="24"/>
          <w:lang w:eastAsia="zh-CN"/>
        </w:rPr>
        <w:t>slower</w:t>
      </w:r>
      <w:r w:rsidR="00AB2AD8">
        <w:rPr>
          <w:rFonts w:cs="Times New Roman"/>
          <w:szCs w:val="24"/>
          <w:lang w:eastAsia="zh-CN"/>
        </w:rPr>
        <w:t xml:space="preserve"> way</w:t>
      </w:r>
      <w:r w:rsidR="00814943">
        <w:rPr>
          <w:rFonts w:cs="Times New Roman"/>
          <w:szCs w:val="24"/>
          <w:lang w:eastAsia="zh-CN"/>
        </w:rPr>
        <w:t>s</w:t>
      </w:r>
      <w:r w:rsidR="00AB2AD8">
        <w:rPr>
          <w:rFonts w:cs="Times New Roman"/>
          <w:szCs w:val="24"/>
          <w:lang w:eastAsia="zh-CN"/>
        </w:rPr>
        <w:t xml:space="preserve"> than usual</w:t>
      </w:r>
      <w:r w:rsidR="008633B6">
        <w:rPr>
          <w:rFonts w:cs="Times New Roman"/>
          <w:szCs w:val="24"/>
          <w:lang w:eastAsia="zh-CN"/>
        </w:rPr>
        <w:t>.</w:t>
      </w:r>
      <w:r w:rsidR="00711859">
        <w:rPr>
          <w:rFonts w:cs="Times New Roman"/>
          <w:szCs w:val="24"/>
          <w:lang w:eastAsia="zh-CN"/>
        </w:rPr>
        <w:t xml:space="preserve"> </w:t>
      </w:r>
      <w:r w:rsidR="008633B6">
        <w:rPr>
          <w:rFonts w:cs="Times New Roman"/>
          <w:szCs w:val="24"/>
          <w:lang w:eastAsia="zh-CN"/>
        </w:rPr>
        <w:t>However,</w:t>
      </w:r>
      <w:r w:rsidR="00711859">
        <w:rPr>
          <w:rFonts w:cs="Times New Roman"/>
          <w:szCs w:val="24"/>
          <w:lang w:eastAsia="zh-CN"/>
        </w:rPr>
        <w:t xml:space="preserve"> we are</w:t>
      </w:r>
      <w:r w:rsidR="003371DC">
        <w:rPr>
          <w:rFonts w:cs="Times New Roman"/>
          <w:szCs w:val="24"/>
          <w:lang w:eastAsia="zh-CN"/>
        </w:rPr>
        <w:t xml:space="preserve"> still</w:t>
      </w:r>
      <w:r w:rsidR="00711859">
        <w:rPr>
          <w:rFonts w:cs="Times New Roman"/>
          <w:szCs w:val="24"/>
          <w:lang w:eastAsia="zh-CN"/>
        </w:rPr>
        <w:t xml:space="preserve"> uncertain about the extent of </w:t>
      </w:r>
      <w:r w:rsidR="00B208A8">
        <w:rPr>
          <w:rFonts w:cs="Times New Roman"/>
          <w:szCs w:val="24"/>
          <w:lang w:eastAsia="zh-CN"/>
        </w:rPr>
        <w:t>this</w:t>
      </w:r>
      <w:r w:rsidR="00711859">
        <w:rPr>
          <w:rFonts w:cs="Times New Roman"/>
          <w:szCs w:val="24"/>
          <w:lang w:eastAsia="zh-CN"/>
        </w:rPr>
        <w:t xml:space="preserve"> impact</w:t>
      </w:r>
      <w:r w:rsidR="00BE3E62">
        <w:rPr>
          <w:rFonts w:cs="Times New Roman"/>
          <w:szCs w:val="24"/>
          <w:lang w:eastAsia="zh-CN"/>
        </w:rPr>
        <w:t>.</w:t>
      </w:r>
    </w:p>
    <w:p w14:paraId="2385DB72" w14:textId="6DC1943E" w:rsidR="00384544" w:rsidRPr="00C6431C" w:rsidRDefault="00C44593" w:rsidP="00B13C51">
      <w:pPr>
        <w:rPr>
          <w:rFonts w:cs="Times New Roman"/>
          <w:szCs w:val="24"/>
          <w:lang w:eastAsia="zh-CN"/>
        </w:rPr>
      </w:pPr>
      <w:r>
        <w:rPr>
          <w:rFonts w:cs="Times New Roman" w:hint="eastAsia"/>
          <w:szCs w:val="24"/>
          <w:lang w:eastAsia="zh-CN"/>
        </w:rPr>
        <w:t>S</w:t>
      </w:r>
      <w:r>
        <w:rPr>
          <w:rFonts w:cs="Times New Roman"/>
          <w:szCs w:val="24"/>
          <w:lang w:eastAsia="zh-CN"/>
        </w:rPr>
        <w:t xml:space="preserve">uperisingly, </w:t>
      </w:r>
      <w:r w:rsidR="007302CC">
        <w:rPr>
          <w:rFonts w:cs="Times New Roman"/>
          <w:szCs w:val="24"/>
          <w:lang w:eastAsia="zh-CN"/>
        </w:rPr>
        <w:t xml:space="preserve">even with </w:t>
      </w:r>
      <w:r w:rsidR="007B5518">
        <w:rPr>
          <w:rFonts w:cs="Times New Roman"/>
          <w:szCs w:val="24"/>
          <w:lang w:eastAsia="zh-CN"/>
        </w:rPr>
        <w:t xml:space="preserve">multiple </w:t>
      </w:r>
      <w:r w:rsidR="009230AC">
        <w:rPr>
          <w:rFonts w:cs="Times New Roman"/>
          <w:szCs w:val="24"/>
          <w:lang w:eastAsia="zh-CN"/>
        </w:rPr>
        <w:t>optimazation</w:t>
      </w:r>
      <w:r w:rsidR="00D31F22">
        <w:rPr>
          <w:rFonts w:cs="Times New Roman"/>
          <w:szCs w:val="24"/>
          <w:lang w:eastAsia="zh-CN"/>
        </w:rPr>
        <w:t xml:space="preserve"> methods available, we </w:t>
      </w:r>
      <w:r w:rsidR="00D214C7">
        <w:rPr>
          <w:rFonts w:cs="Times New Roman"/>
          <w:szCs w:val="24"/>
          <w:lang w:eastAsia="zh-CN"/>
        </w:rPr>
        <w:t>can</w:t>
      </w:r>
      <w:r w:rsidR="00D31F22">
        <w:rPr>
          <w:rFonts w:cs="Times New Roman"/>
          <w:szCs w:val="24"/>
          <w:lang w:eastAsia="zh-CN"/>
        </w:rPr>
        <w:t xml:space="preserve"> not </w:t>
      </w:r>
      <w:r w:rsidR="0072384C">
        <w:rPr>
          <w:rFonts w:cs="Times New Roman"/>
          <w:szCs w:val="24"/>
          <w:lang w:eastAsia="zh-CN"/>
        </w:rPr>
        <w:t>summerize an</w:t>
      </w:r>
      <w:r w:rsidR="00963311">
        <w:rPr>
          <w:rFonts w:cs="Times New Roman"/>
          <w:szCs w:val="24"/>
          <w:lang w:eastAsia="zh-CN"/>
        </w:rPr>
        <w:t xml:space="preserve"> overwiew</w:t>
      </w:r>
      <w:r w:rsidR="0072384C">
        <w:rPr>
          <w:rFonts w:cs="Times New Roman"/>
          <w:szCs w:val="24"/>
          <w:lang w:eastAsia="zh-CN"/>
        </w:rPr>
        <w:t xml:space="preserve"> o</w:t>
      </w:r>
      <w:r w:rsidR="008D00EB">
        <w:rPr>
          <w:rFonts w:cs="Times New Roman"/>
          <w:szCs w:val="24"/>
          <w:lang w:eastAsia="zh-CN"/>
        </w:rPr>
        <w:t>f</w:t>
      </w:r>
      <w:r w:rsidR="00963311">
        <w:rPr>
          <w:rFonts w:cs="Times New Roman"/>
          <w:szCs w:val="24"/>
          <w:lang w:eastAsia="zh-CN"/>
        </w:rPr>
        <w:t xml:space="preserve"> </w:t>
      </w:r>
      <w:r w:rsidR="00A73515">
        <w:rPr>
          <w:rFonts w:cs="Times New Roman"/>
          <w:szCs w:val="24"/>
          <w:lang w:eastAsia="zh-CN"/>
        </w:rPr>
        <w:t>statistical or</w:t>
      </w:r>
      <w:r w:rsidR="0042421F">
        <w:rPr>
          <w:rFonts w:cs="Times New Roman"/>
          <w:szCs w:val="24"/>
          <w:lang w:eastAsia="zh-CN"/>
        </w:rPr>
        <w:t xml:space="preserve"> </w:t>
      </w:r>
      <w:r w:rsidR="00A73515">
        <w:rPr>
          <w:rFonts w:cs="Times New Roman"/>
          <w:szCs w:val="24"/>
          <w:lang w:eastAsia="zh-CN"/>
        </w:rPr>
        <w:t xml:space="preserve">system </w:t>
      </w:r>
      <w:r w:rsidR="00A73515" w:rsidRPr="007302CC">
        <w:rPr>
          <w:rFonts w:cs="Times New Roman"/>
          <w:szCs w:val="24"/>
          <w:lang w:eastAsia="zh-CN"/>
        </w:rPr>
        <w:t>heterogeneity</w:t>
      </w:r>
      <w:r w:rsidR="00A73515">
        <w:rPr>
          <w:rFonts w:cs="Times New Roman"/>
          <w:szCs w:val="24"/>
          <w:lang w:eastAsia="zh-CN"/>
        </w:rPr>
        <w:t>’s</w:t>
      </w:r>
      <w:r w:rsidR="00963311">
        <w:rPr>
          <w:rFonts w:cs="Times New Roman"/>
          <w:szCs w:val="24"/>
          <w:lang w:eastAsia="zh-CN"/>
        </w:rPr>
        <w:t xml:space="preserve"> </w:t>
      </w:r>
      <w:r w:rsidR="003A759D">
        <w:rPr>
          <w:rFonts w:cs="Times New Roman"/>
          <w:szCs w:val="24"/>
          <w:lang w:eastAsia="zh-CN"/>
        </w:rPr>
        <w:t>impact</w:t>
      </w:r>
      <w:r w:rsidR="00963311">
        <w:rPr>
          <w:rFonts w:cs="Times New Roman"/>
          <w:szCs w:val="24"/>
          <w:lang w:eastAsia="zh-CN"/>
        </w:rPr>
        <w:t xml:space="preserve"> </w:t>
      </w:r>
      <w:r w:rsidR="003A759D">
        <w:rPr>
          <w:rFonts w:cs="Times New Roman"/>
          <w:szCs w:val="24"/>
          <w:lang w:eastAsia="zh-CN"/>
        </w:rPr>
        <w:t>on</w:t>
      </w:r>
      <w:r w:rsidR="00963311">
        <w:rPr>
          <w:rFonts w:cs="Times New Roman"/>
          <w:szCs w:val="24"/>
          <w:lang w:eastAsia="zh-CN"/>
        </w:rPr>
        <w:t xml:space="preserve"> federated learning. </w:t>
      </w:r>
      <w:r w:rsidR="00A73515">
        <w:rPr>
          <w:rFonts w:cs="Times New Roman"/>
          <w:szCs w:val="24"/>
          <w:lang w:eastAsia="zh-CN"/>
        </w:rPr>
        <w:t xml:space="preserve">Those </w:t>
      </w:r>
      <w:r w:rsidR="00F06060">
        <w:rPr>
          <w:rFonts w:cs="Times New Roman"/>
          <w:szCs w:val="24"/>
          <w:lang w:eastAsia="zh-CN"/>
        </w:rPr>
        <w:t>impacts</w:t>
      </w:r>
      <w:r w:rsidR="00963311">
        <w:rPr>
          <w:rFonts w:cs="Times New Roman"/>
          <w:szCs w:val="24"/>
          <w:lang w:eastAsia="zh-CN"/>
        </w:rPr>
        <w:t xml:space="preserve"> are tested </w:t>
      </w:r>
      <w:r w:rsidR="00A73515">
        <w:rPr>
          <w:rFonts w:cs="Times New Roman"/>
          <w:szCs w:val="24"/>
          <w:lang w:eastAsia="zh-CN"/>
        </w:rPr>
        <w:t xml:space="preserve">mostly </w:t>
      </w:r>
      <w:r w:rsidR="00963311">
        <w:rPr>
          <w:rFonts w:cs="Times New Roman"/>
          <w:szCs w:val="24"/>
          <w:lang w:eastAsia="zh-CN"/>
        </w:rPr>
        <w:t>in limited scenario</w:t>
      </w:r>
      <w:r w:rsidR="00A73515">
        <w:rPr>
          <w:rFonts w:cs="Times New Roman"/>
          <w:szCs w:val="24"/>
          <w:lang w:eastAsia="zh-CN"/>
        </w:rPr>
        <w:t xml:space="preserve">s as a compariosn to </w:t>
      </w:r>
      <w:r w:rsidR="004A35E8">
        <w:rPr>
          <w:rFonts w:cs="Times New Roman"/>
          <w:szCs w:val="24"/>
          <w:lang w:eastAsia="zh-CN"/>
        </w:rPr>
        <w:t xml:space="preserve">the </w:t>
      </w:r>
      <w:r w:rsidR="00A73515">
        <w:rPr>
          <w:rFonts w:cs="Times New Roman"/>
          <w:szCs w:val="24"/>
          <w:lang w:eastAsia="zh-CN"/>
        </w:rPr>
        <w:t>optima</w:t>
      </w:r>
      <w:r w:rsidR="004A35E8">
        <w:rPr>
          <w:rFonts w:cs="Times New Roman"/>
          <w:szCs w:val="24"/>
          <w:lang w:eastAsia="zh-CN"/>
        </w:rPr>
        <w:t>zation</w:t>
      </w:r>
      <w:r w:rsidR="00A73515">
        <w:rPr>
          <w:rFonts w:cs="Times New Roman"/>
          <w:szCs w:val="24"/>
          <w:lang w:eastAsia="zh-CN"/>
        </w:rPr>
        <w:t xml:space="preserve"> methods. In different researches, auther may also use different dataset and evaluation standard. </w:t>
      </w:r>
      <w:r w:rsidR="00545D35">
        <w:rPr>
          <w:rFonts w:cs="Times New Roman"/>
          <w:szCs w:val="24"/>
          <w:lang w:eastAsia="zh-CN"/>
        </w:rPr>
        <w:t xml:space="preserve">In </w:t>
      </w:r>
      <w:r w:rsidR="00545D35" w:rsidRPr="00C021E6">
        <w:rPr>
          <w:rFonts w:cs="Times New Roman"/>
          <w:szCs w:val="24"/>
        </w:rPr>
        <w:fldChar w:fldCharType="begin"/>
      </w:r>
      <w:r w:rsidR="00545D35" w:rsidRPr="00C021E6">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545D35" w:rsidRPr="00C021E6">
        <w:rPr>
          <w:rFonts w:cs="Times New Roman"/>
          <w:szCs w:val="24"/>
        </w:rPr>
        <w:fldChar w:fldCharType="separate"/>
      </w:r>
      <w:r w:rsidR="00545D35" w:rsidRPr="00C021E6">
        <w:rPr>
          <w:rFonts w:eastAsia="等线" w:cs="Times New Roman"/>
          <w:szCs w:val="24"/>
        </w:rPr>
        <w:t xml:space="preserve">(Kairouz </w:t>
      </w:r>
      <w:r w:rsidR="00545D35" w:rsidRPr="00C021E6">
        <w:rPr>
          <w:rFonts w:eastAsia="等线" w:cs="Times New Roman"/>
          <w:i/>
          <w:iCs/>
          <w:szCs w:val="24"/>
        </w:rPr>
        <w:t>et al.</w:t>
      </w:r>
      <w:r w:rsidR="00545D35" w:rsidRPr="00C021E6">
        <w:rPr>
          <w:rFonts w:eastAsia="等线" w:cs="Times New Roman"/>
          <w:szCs w:val="24"/>
        </w:rPr>
        <w:t xml:space="preserve"> 2019)</w:t>
      </w:r>
      <w:r w:rsidR="00545D35" w:rsidRPr="00C021E6">
        <w:rPr>
          <w:rFonts w:cs="Times New Roman"/>
          <w:szCs w:val="24"/>
        </w:rPr>
        <w:fldChar w:fldCharType="end"/>
      </w:r>
      <w:r w:rsidR="00545D35">
        <w:rPr>
          <w:rFonts w:cs="Times New Roman"/>
          <w:szCs w:val="24"/>
          <w:lang w:eastAsia="zh-CN"/>
        </w:rPr>
        <w:t xml:space="preserve"> the authers purpose the mathmatical method to caculate convergence rated for non-IID datasets, however, </w:t>
      </w:r>
      <w:r w:rsidR="00545D35" w:rsidRPr="00545D35">
        <w:rPr>
          <w:rFonts w:cs="Times New Roman"/>
          <w:szCs w:val="24"/>
          <w:lang w:eastAsia="zh-CN"/>
        </w:rPr>
        <w:t>only for ide</w:t>
      </w:r>
      <w:r w:rsidR="00322E6B">
        <w:rPr>
          <w:rFonts w:cs="Times New Roman"/>
          <w:szCs w:val="24"/>
          <w:lang w:eastAsia="zh-CN"/>
        </w:rPr>
        <w:t>a</w:t>
      </w:r>
      <w:r w:rsidR="00545D35" w:rsidRPr="00545D35">
        <w:rPr>
          <w:rFonts w:cs="Times New Roman"/>
          <w:szCs w:val="24"/>
          <w:lang w:eastAsia="zh-CN"/>
        </w:rPr>
        <w:t>l cases and is just theoretical</w:t>
      </w:r>
      <w:r w:rsidR="00545D35">
        <w:rPr>
          <w:rFonts w:cs="Times New Roman"/>
          <w:szCs w:val="24"/>
          <w:lang w:eastAsia="zh-CN"/>
        </w:rPr>
        <w:t xml:space="preserve">. </w:t>
      </w:r>
      <w:r w:rsidR="00A73515">
        <w:rPr>
          <w:rFonts w:cs="Times New Roman"/>
          <w:szCs w:val="24"/>
          <w:lang w:eastAsia="zh-CN"/>
        </w:rPr>
        <w:t xml:space="preserve">This fact </w:t>
      </w:r>
      <w:r w:rsidR="00877890">
        <w:rPr>
          <w:rFonts w:cs="Times New Roman"/>
          <w:szCs w:val="24"/>
          <w:lang w:eastAsia="zh-CN"/>
        </w:rPr>
        <w:t xml:space="preserve">can </w:t>
      </w:r>
      <w:r w:rsidR="00A73515">
        <w:rPr>
          <w:rFonts w:cs="Times New Roman"/>
          <w:szCs w:val="24"/>
          <w:lang w:eastAsia="zh-CN"/>
        </w:rPr>
        <w:t xml:space="preserve">make </w:t>
      </w:r>
      <w:r w:rsidR="002D6B78">
        <w:rPr>
          <w:rFonts w:cs="Times New Roman"/>
          <w:szCs w:val="24"/>
          <w:lang w:eastAsia="zh-CN"/>
        </w:rPr>
        <w:t xml:space="preserve">many </w:t>
      </w:r>
      <w:r w:rsidR="00A73515">
        <w:rPr>
          <w:rFonts w:cs="Times New Roman"/>
          <w:szCs w:val="24"/>
          <w:lang w:eastAsia="zh-CN"/>
        </w:rPr>
        <w:t xml:space="preserve">people </w:t>
      </w:r>
      <w:r w:rsidR="004614AC">
        <w:rPr>
          <w:rFonts w:cs="Times New Roman"/>
          <w:szCs w:val="24"/>
          <w:lang w:eastAsia="zh-CN"/>
        </w:rPr>
        <w:t xml:space="preserve">stay </w:t>
      </w:r>
      <w:r w:rsidR="00A73515">
        <w:rPr>
          <w:rFonts w:cs="Times New Roman"/>
          <w:szCs w:val="24"/>
          <w:lang w:eastAsia="zh-CN"/>
        </w:rPr>
        <w:t xml:space="preserve">uncertain about the extent of </w:t>
      </w:r>
      <w:r w:rsidR="002053F7">
        <w:rPr>
          <w:rFonts w:cs="Times New Roman"/>
          <w:szCs w:val="24"/>
          <w:lang w:eastAsia="zh-CN"/>
        </w:rPr>
        <w:t>each issue’s</w:t>
      </w:r>
      <w:r w:rsidR="00A73515">
        <w:rPr>
          <w:rFonts w:cs="Times New Roman"/>
          <w:szCs w:val="24"/>
          <w:lang w:eastAsia="zh-CN"/>
        </w:rPr>
        <w:t xml:space="preserve"> </w:t>
      </w:r>
      <w:r w:rsidR="000C076D">
        <w:rPr>
          <w:rFonts w:cs="Times New Roman"/>
          <w:szCs w:val="24"/>
          <w:lang w:eastAsia="zh-CN"/>
        </w:rPr>
        <w:t>impact</w:t>
      </w:r>
      <w:r w:rsidR="00A73515">
        <w:rPr>
          <w:rFonts w:cs="Times New Roman"/>
          <w:szCs w:val="24"/>
          <w:lang w:eastAsia="zh-CN"/>
        </w:rPr>
        <w:t xml:space="preserve"> </w:t>
      </w:r>
      <w:r w:rsidR="002053F7">
        <w:rPr>
          <w:rFonts w:cs="Times New Roman"/>
          <w:szCs w:val="24"/>
          <w:lang w:eastAsia="zh-CN"/>
        </w:rPr>
        <w:t>on their</w:t>
      </w:r>
      <w:r w:rsidR="00A73515">
        <w:rPr>
          <w:rFonts w:cs="Times New Roman"/>
          <w:szCs w:val="24"/>
          <w:lang w:eastAsia="zh-CN"/>
        </w:rPr>
        <w:t xml:space="preserve"> federated system. </w:t>
      </w:r>
      <w:r w:rsidR="00A73515" w:rsidRPr="00A73515">
        <w:rPr>
          <w:rFonts w:cs="Times New Roman"/>
          <w:szCs w:val="24"/>
          <w:lang w:eastAsia="zh-CN"/>
        </w:rPr>
        <w:t xml:space="preserve">Intuition is important for designing </w:t>
      </w:r>
      <w:r w:rsidR="00A73515">
        <w:rPr>
          <w:rFonts w:cs="Times New Roman"/>
          <w:szCs w:val="24"/>
          <w:lang w:eastAsia="zh-CN"/>
        </w:rPr>
        <w:t xml:space="preserve">a system, especially when </w:t>
      </w:r>
      <w:r w:rsidR="002053F7">
        <w:rPr>
          <w:rFonts w:cs="Times New Roman"/>
          <w:szCs w:val="24"/>
          <w:lang w:eastAsia="zh-CN"/>
        </w:rPr>
        <w:t xml:space="preserve">it is impossible to </w:t>
      </w:r>
      <w:r w:rsidR="001D746C">
        <w:rPr>
          <w:rFonts w:cs="Times New Roman"/>
          <w:szCs w:val="24"/>
          <w:lang w:eastAsia="zh-CN"/>
        </w:rPr>
        <w:t xml:space="preserve">make </w:t>
      </w:r>
      <w:r w:rsidR="001D746C">
        <w:rPr>
          <w:rFonts w:cs="Times New Roman"/>
          <w:szCs w:val="24"/>
          <w:lang w:eastAsia="zh-CN"/>
        </w:rPr>
        <w:lastRenderedPageBreak/>
        <w:t>optimization</w:t>
      </w:r>
      <w:r w:rsidR="002053F7">
        <w:rPr>
          <w:rFonts w:cs="Times New Roman"/>
          <w:szCs w:val="24"/>
          <w:lang w:eastAsia="zh-CN"/>
        </w:rPr>
        <w:t xml:space="preserve"> </w:t>
      </w:r>
      <w:r w:rsidR="00F45A58">
        <w:rPr>
          <w:rFonts w:cs="Times New Roman"/>
          <w:szCs w:val="24"/>
          <w:lang w:eastAsia="zh-CN"/>
        </w:rPr>
        <w:t xml:space="preserve">in </w:t>
      </w:r>
      <w:r w:rsidR="002053F7">
        <w:rPr>
          <w:rFonts w:cs="Times New Roman"/>
          <w:szCs w:val="24"/>
          <w:lang w:eastAsia="zh-CN"/>
        </w:rPr>
        <w:t xml:space="preserve">every aspect. </w:t>
      </w:r>
      <w:r w:rsidR="002341E5">
        <w:rPr>
          <w:rFonts w:cs="Times New Roman"/>
          <w:szCs w:val="24"/>
          <w:lang w:eastAsia="zh-CN"/>
        </w:rPr>
        <w:t xml:space="preserve">In this project, we </w:t>
      </w:r>
      <w:r w:rsidR="0072692D">
        <w:rPr>
          <w:rFonts w:cs="Times New Roman"/>
          <w:szCs w:val="24"/>
          <w:lang w:eastAsia="zh-CN"/>
        </w:rPr>
        <w:t xml:space="preserve">test </w:t>
      </w:r>
      <w:r w:rsidR="004F3753">
        <w:rPr>
          <w:rFonts w:cs="Times New Roman"/>
          <w:szCs w:val="24"/>
          <w:lang w:eastAsia="zh-CN"/>
        </w:rPr>
        <w:t>several common</w:t>
      </w:r>
      <w:r w:rsidR="0072692D">
        <w:rPr>
          <w:rFonts w:cs="Times New Roman"/>
          <w:szCs w:val="24"/>
          <w:lang w:eastAsia="zh-CN"/>
        </w:rPr>
        <w:t xml:space="preserve"> </w:t>
      </w:r>
      <w:r w:rsidR="00985AC7">
        <w:rPr>
          <w:rFonts w:cs="Times New Roman"/>
          <w:szCs w:val="24"/>
          <w:lang w:eastAsia="zh-CN"/>
        </w:rPr>
        <w:t>issues in federated learning</w:t>
      </w:r>
      <w:r w:rsidR="0072692D">
        <w:rPr>
          <w:rFonts w:cs="Times New Roman"/>
          <w:szCs w:val="24"/>
          <w:lang w:eastAsia="zh-CN"/>
        </w:rPr>
        <w:t xml:space="preserve"> </w:t>
      </w:r>
      <w:r w:rsidR="0072692D" w:rsidRPr="0072692D">
        <w:rPr>
          <w:rFonts w:cs="Times New Roman"/>
          <w:szCs w:val="24"/>
          <w:lang w:eastAsia="zh-CN"/>
        </w:rPr>
        <w:t>thorough</w:t>
      </w:r>
      <w:r w:rsidR="0072692D">
        <w:rPr>
          <w:rFonts w:cs="Times New Roman"/>
          <w:szCs w:val="24"/>
          <w:lang w:eastAsia="zh-CN"/>
        </w:rPr>
        <w:t xml:space="preserve">ly, </w:t>
      </w:r>
      <w:r w:rsidR="00F13781">
        <w:rPr>
          <w:rFonts w:cs="Times New Roman"/>
          <w:szCs w:val="24"/>
          <w:lang w:eastAsia="zh-CN"/>
        </w:rPr>
        <w:t>under several IID or non-IID circumatance and with different amount of data</w:t>
      </w:r>
      <w:r w:rsidR="00251B63">
        <w:rPr>
          <w:rFonts w:cs="Times New Roman"/>
          <w:szCs w:val="24"/>
          <w:lang w:eastAsia="zh-CN"/>
        </w:rPr>
        <w:t xml:space="preserve">. </w:t>
      </w:r>
      <w:r w:rsidR="005214D7">
        <w:rPr>
          <w:rFonts w:cs="Times New Roman"/>
          <w:szCs w:val="24"/>
          <w:lang w:eastAsia="zh-CN"/>
        </w:rPr>
        <w:t xml:space="preserve">We hope this work can be a clear and easy-to-understand reference </w:t>
      </w:r>
      <w:r w:rsidR="00B769F1">
        <w:rPr>
          <w:rFonts w:cs="Times New Roman"/>
          <w:szCs w:val="24"/>
          <w:lang w:eastAsia="zh-CN"/>
        </w:rPr>
        <w:t xml:space="preserve">for </w:t>
      </w:r>
      <w:r w:rsidR="005214D7">
        <w:rPr>
          <w:rFonts w:cs="Times New Roman"/>
          <w:szCs w:val="24"/>
          <w:lang w:eastAsia="zh-CN"/>
        </w:rPr>
        <w:t xml:space="preserve">those who need to implement federated learning in future. </w:t>
      </w:r>
    </w:p>
    <w:p w14:paraId="0A95A214" w14:textId="384DC993" w:rsidR="00B13C51" w:rsidRDefault="004A25D0" w:rsidP="000E4F6E">
      <w:pPr>
        <w:pStyle w:val="2"/>
        <w:rPr>
          <w:lang w:val="en-GB"/>
        </w:rPr>
      </w:pPr>
      <w:bookmarkStart w:id="7" w:name="_Toc41822822"/>
      <w:r w:rsidRPr="002E357C">
        <w:rPr>
          <w:szCs w:val="28"/>
        </w:rPr>
        <w:t>Federated Frameworks</w:t>
      </w:r>
      <w:bookmarkEnd w:id="7"/>
    </w:p>
    <w:p w14:paraId="47C2ACE7" w14:textId="50111958" w:rsidR="00C6431C" w:rsidRPr="00C021E6" w:rsidRDefault="00C6431C" w:rsidP="00C6431C">
      <w:pPr>
        <w:rPr>
          <w:rFonts w:cs="Times New Roman"/>
          <w:szCs w:val="24"/>
        </w:rPr>
      </w:pPr>
      <w:r w:rsidRPr="00C021E6">
        <w:rPr>
          <w:rFonts w:cs="Times New Roman"/>
          <w:szCs w:val="24"/>
        </w:rPr>
        <w:t xml:space="preserve">In the </w:t>
      </w:r>
      <w:r w:rsidR="009A1C78">
        <w:rPr>
          <w:rFonts w:cs="Times New Roman"/>
          <w:szCs w:val="24"/>
        </w:rPr>
        <w:t>A</w:t>
      </w:r>
      <w:r w:rsidRPr="00C021E6">
        <w:rPr>
          <w:rFonts w:cs="Times New Roman"/>
          <w:szCs w:val="24"/>
        </w:rPr>
        <w:t xml:space="preserve">ppendix of </w:t>
      </w:r>
      <w:r w:rsidRPr="00C021E6">
        <w:rPr>
          <w:rFonts w:cs="Times New Roman"/>
          <w:szCs w:val="24"/>
        </w:rPr>
        <w:fldChar w:fldCharType="begin"/>
      </w:r>
      <w:r w:rsidR="00711859">
        <w:rPr>
          <w:rFonts w:cs="Times New Roman"/>
          <w:szCs w:val="24"/>
        </w:rPr>
        <w:instrText xml:space="preserve"> ADDIN ZOTERO_ITEM CSL_CITATION {"citationID":"XTr4bSb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several popular federated frameworks are summarized. TensorFlow Federated and PySyft provide tools for federated learning based on the widely used TensorFlow and PyTorch software. </w:t>
      </w:r>
      <w:r w:rsidR="0043655B">
        <w:rPr>
          <w:rFonts w:cs="Times New Roman"/>
          <w:szCs w:val="24"/>
        </w:rPr>
        <w:t xml:space="preserve">A platform called PyGrid is also under development, using </w:t>
      </w:r>
      <w:r w:rsidR="0043655B" w:rsidRPr="00C021E6">
        <w:rPr>
          <w:rFonts w:cs="Times New Roman"/>
          <w:szCs w:val="24"/>
        </w:rPr>
        <w:t>PySyft</w:t>
      </w:r>
      <w:r w:rsidR="0043655B">
        <w:rPr>
          <w:rFonts w:cs="Times New Roman"/>
          <w:szCs w:val="24"/>
        </w:rPr>
        <w:t xml:space="preserve"> as its basic library. </w:t>
      </w:r>
      <w:r w:rsidRPr="00C021E6">
        <w:rPr>
          <w:rFonts w:cs="Times New Roman"/>
          <w:szCs w:val="24"/>
        </w:rPr>
        <w:t xml:space="preserve">However, by the end of May 2020, their official versions have not yet been released, several simulation functions are available. </w:t>
      </w:r>
    </w:p>
    <w:p w14:paraId="720B5742" w14:textId="1C0EE2D6" w:rsidR="00815ADB" w:rsidRDefault="00C6431C" w:rsidP="00B13C51">
      <w:pPr>
        <w:rPr>
          <w:rFonts w:cs="Times New Roman"/>
          <w:szCs w:val="24"/>
        </w:rPr>
      </w:pPr>
      <w:r w:rsidRPr="00C021E6">
        <w:rPr>
          <w:rFonts w:cs="Times New Roman"/>
          <w:szCs w:val="24"/>
        </w:rPr>
        <w:t>Another software called Federated AI Technology Enabler (FATE) has been released</w:t>
      </w:r>
      <w:r w:rsidR="00103F10">
        <w:rPr>
          <w:rFonts w:cs="Times New Roman"/>
          <w:szCs w:val="24"/>
        </w:rPr>
        <w:t xml:space="preserve"> in 2019</w:t>
      </w:r>
      <w:r w:rsidRPr="00C021E6">
        <w:rPr>
          <w:rFonts w:cs="Times New Roman"/>
          <w:szCs w:val="24"/>
        </w:rPr>
        <w:t>. FATE already have enabled several functions in both traditional learning and deep learning.</w:t>
      </w:r>
      <w:r w:rsidR="00263C0C">
        <w:rPr>
          <w:rFonts w:cs="Times New Roman"/>
          <w:szCs w:val="24"/>
        </w:rPr>
        <w:t xml:space="preserve"> </w:t>
      </w:r>
    </w:p>
    <w:p w14:paraId="3A30C590" w14:textId="77777777" w:rsidR="00341F6B" w:rsidRDefault="00341F6B" w:rsidP="00341F6B">
      <w:pPr>
        <w:pStyle w:val="2"/>
        <w:rPr>
          <w:szCs w:val="28"/>
        </w:rPr>
      </w:pPr>
      <w:bookmarkStart w:id="8" w:name="_Toc41822823"/>
      <w:r w:rsidRPr="006639EE">
        <w:rPr>
          <w:szCs w:val="28"/>
        </w:rPr>
        <w:t>Communication tools</w:t>
      </w:r>
      <w:bookmarkEnd w:id="8"/>
    </w:p>
    <w:p w14:paraId="78F9EC5E" w14:textId="363B2B61" w:rsidR="00341F6B" w:rsidRDefault="00341F6B" w:rsidP="00B13C51">
      <w:pPr>
        <w:rPr>
          <w:rFonts w:cs="Times New Roman"/>
          <w:szCs w:val="24"/>
        </w:rPr>
      </w:pPr>
      <w:r w:rsidRPr="00C021E6">
        <w:rPr>
          <w:rFonts w:cs="Times New Roman"/>
          <w:szCs w:val="24"/>
        </w:rPr>
        <w:t xml:space="preserve">In federated system, clients need to communicate with the server. Browsing their source code, TensorFlow Federated seems to use gRPC and an example </w:t>
      </w:r>
      <w:r>
        <w:rPr>
          <w:rFonts w:cs="Times New Roman"/>
          <w:szCs w:val="24"/>
        </w:rPr>
        <w:t xml:space="preserve">in </w:t>
      </w:r>
      <w:r w:rsidRPr="00C021E6">
        <w:rPr>
          <w:rFonts w:cs="Times New Roman"/>
          <w:szCs w:val="24"/>
        </w:rPr>
        <w:t>PySyft uses WebSocket. gRPC is a high-performance RPC framework with HTTP/2-based transport. WebSocket provides computer communication over a single TCP connection. In this project, we</w:t>
      </w:r>
      <w:r>
        <w:rPr>
          <w:rFonts w:cs="Times New Roman"/>
          <w:szCs w:val="24"/>
        </w:rPr>
        <w:t xml:space="preserve"> </w:t>
      </w:r>
      <w:r w:rsidRPr="00C021E6">
        <w:rPr>
          <w:rFonts w:cs="Times New Roman"/>
          <w:szCs w:val="24"/>
        </w:rPr>
        <w:t>use gRPC for communication.</w:t>
      </w:r>
    </w:p>
    <w:p w14:paraId="44E1D3D1" w14:textId="6C4E4F43" w:rsidR="00AD32A0" w:rsidRDefault="00AD32A0" w:rsidP="00AD32A0">
      <w:pPr>
        <w:pStyle w:val="2"/>
        <w:rPr>
          <w:lang w:eastAsia="zh-CN"/>
        </w:rPr>
      </w:pPr>
      <w:bookmarkStart w:id="9" w:name="_Toc41822824"/>
      <w:r>
        <w:rPr>
          <w:rFonts w:hint="eastAsia"/>
          <w:lang w:eastAsia="zh-CN"/>
        </w:rPr>
        <w:t>F</w:t>
      </w:r>
      <w:r>
        <w:rPr>
          <w:lang w:eastAsia="zh-CN"/>
        </w:rPr>
        <w:t>uture for Federated Learning in Biological and Medical Fields</w:t>
      </w:r>
      <w:bookmarkEnd w:id="9"/>
    </w:p>
    <w:p w14:paraId="52BD4AA3" w14:textId="1B8D5FC6" w:rsidR="00204047" w:rsidRPr="00901785" w:rsidRDefault="00ED5C60" w:rsidP="00B13C51">
      <w:pPr>
        <w:rPr>
          <w:rFonts w:cs="Times New Roman"/>
          <w:szCs w:val="24"/>
          <w:lang w:eastAsia="zh-CN"/>
        </w:rPr>
      </w:pPr>
      <w:r w:rsidRPr="00ED5C60">
        <w:rPr>
          <w:rFonts w:cs="Times New Roman"/>
          <w:szCs w:val="24"/>
          <w:lang w:eastAsia="zh-CN"/>
        </w:rPr>
        <w:t>In the foreseeable future, as tools become more sophisticated and convenient, using machine learning techniques will no longer be a difficult task for biologists.</w:t>
      </w:r>
      <w:r w:rsidR="00204047">
        <w:rPr>
          <w:rFonts w:cs="Times New Roman"/>
          <w:szCs w:val="24"/>
          <w:lang w:eastAsia="zh-CN"/>
        </w:rPr>
        <w:t xml:space="preserve"> </w:t>
      </w:r>
      <w:r w:rsidR="009844BD" w:rsidRPr="009844BD">
        <w:rPr>
          <w:rFonts w:cs="Times New Roman"/>
          <w:szCs w:val="24"/>
          <w:lang w:eastAsia="zh-CN"/>
        </w:rPr>
        <w:t xml:space="preserve">Automated </w:t>
      </w:r>
      <w:r w:rsidR="009844BD">
        <w:rPr>
          <w:rFonts w:cs="Times New Roman"/>
          <w:szCs w:val="24"/>
          <w:lang w:eastAsia="zh-CN"/>
        </w:rPr>
        <w:t>m</w:t>
      </w:r>
      <w:r w:rsidR="009844BD" w:rsidRPr="009844BD">
        <w:rPr>
          <w:rFonts w:cs="Times New Roman"/>
          <w:szCs w:val="24"/>
          <w:lang w:eastAsia="zh-CN"/>
        </w:rPr>
        <w:t xml:space="preserve">achine </w:t>
      </w:r>
      <w:r w:rsidR="009844BD">
        <w:rPr>
          <w:rFonts w:cs="Times New Roman"/>
          <w:szCs w:val="24"/>
          <w:lang w:eastAsia="zh-CN"/>
        </w:rPr>
        <w:t>l</w:t>
      </w:r>
      <w:r w:rsidR="009844BD" w:rsidRPr="009844BD">
        <w:rPr>
          <w:rFonts w:cs="Times New Roman"/>
          <w:szCs w:val="24"/>
          <w:lang w:eastAsia="zh-CN"/>
        </w:rPr>
        <w:t>earning</w:t>
      </w:r>
      <w:r w:rsidR="009844BD">
        <w:rPr>
          <w:rFonts w:cs="Times New Roman"/>
          <w:szCs w:val="24"/>
          <w:lang w:eastAsia="zh-CN"/>
        </w:rPr>
        <w:t xml:space="preserve"> aims to assist non-experts to apply </w:t>
      </w:r>
      <w:r w:rsidR="009844BD" w:rsidRPr="009844BD">
        <w:rPr>
          <w:rFonts w:cs="Times New Roman"/>
          <w:szCs w:val="24"/>
          <w:lang w:eastAsia="zh-CN"/>
        </w:rPr>
        <w:t>machine learning techniques</w:t>
      </w:r>
      <w:r w:rsidR="009844BD">
        <w:rPr>
          <w:rFonts w:cs="Times New Roman"/>
          <w:szCs w:val="24"/>
          <w:lang w:eastAsia="zh-CN"/>
        </w:rPr>
        <w:t xml:space="preserve"> in many aspects</w:t>
      </w:r>
      <w:r w:rsidR="001A693D">
        <w:rPr>
          <w:rFonts w:cs="Times New Roman"/>
          <w:szCs w:val="24"/>
          <w:lang w:eastAsia="zh-CN"/>
        </w:rPr>
        <w:t xml:space="preserve"> </w:t>
      </w:r>
      <w:r w:rsidR="001A693D">
        <w:rPr>
          <w:rFonts w:cs="Times New Roman"/>
          <w:szCs w:val="24"/>
          <w:lang w:eastAsia="zh-CN"/>
        </w:rPr>
        <w:fldChar w:fldCharType="begin"/>
      </w:r>
      <w:r w:rsidR="001A693D">
        <w:rPr>
          <w:rFonts w:cs="Times New Roman"/>
          <w:szCs w:val="24"/>
          <w:lang w:eastAsia="zh-CN"/>
        </w:rPr>
        <w:instrText xml:space="preserve"> ADDIN ZOTERO_ITEM CSL_CITATION {"citationID":"YAcf9TGr","properties":{"formattedCitation":"(Yao {\\i{}et al.} 2018)","plainCitation":"(Yao et al. 2018)","noteIndex":0},"citationItems":[{"id":66,"uris":["http://zotero.org/users/local/YXno2y1x/items/EQ7WJZVC"],"uri":["http://zotero.org/users/local/YXno2y1x/items/EQ7WJZVC"],"itemData":{"id":66,"type":"article-journal","container-title":"arXiv: Artificial Intelligence","title":"Taking Human out of Learning Applications: A Survey on Automated Machine Learning.","author":[{"family":"Yao","given":"Quanming"},{"family":"Wang","given":"Mengshuo"},{"family":"Escalante","given":"Hugo Jair"},{"family":"Guyon","given":"Isabelle"},{"family":"Hu","given":"Yiqi"},{"family":"Li","given":"Yufeng"},{"family":"Tu","given":"Weiwei"},{"family":"Yang","given":"Qiang"},{"family":"Yu","given":"Yang"}],"issued":{"date-parts":[["2018"]]}}}],"schema":"https://github.com/citation-style-language/schema/raw/master/csl-citation.json"} </w:instrText>
      </w:r>
      <w:r w:rsidR="001A693D">
        <w:rPr>
          <w:rFonts w:cs="Times New Roman"/>
          <w:szCs w:val="24"/>
          <w:lang w:eastAsia="zh-CN"/>
        </w:rPr>
        <w:fldChar w:fldCharType="separate"/>
      </w:r>
      <w:r w:rsidR="001A693D" w:rsidRPr="001A693D">
        <w:rPr>
          <w:rFonts w:cs="Times New Roman"/>
          <w:szCs w:val="24"/>
        </w:rPr>
        <w:t xml:space="preserve">(Yao </w:t>
      </w:r>
      <w:r w:rsidR="001A693D" w:rsidRPr="001A693D">
        <w:rPr>
          <w:rFonts w:cs="Times New Roman"/>
          <w:i/>
          <w:iCs/>
          <w:szCs w:val="24"/>
        </w:rPr>
        <w:t>et al.</w:t>
      </w:r>
      <w:r w:rsidR="001A693D" w:rsidRPr="001A693D">
        <w:rPr>
          <w:rFonts w:cs="Times New Roman"/>
          <w:szCs w:val="24"/>
        </w:rPr>
        <w:t xml:space="preserve"> 2018)</w:t>
      </w:r>
      <w:r w:rsidR="001A693D">
        <w:rPr>
          <w:rFonts w:cs="Times New Roman"/>
          <w:szCs w:val="24"/>
          <w:lang w:eastAsia="zh-CN"/>
        </w:rPr>
        <w:fldChar w:fldCharType="end"/>
      </w:r>
      <w:r w:rsidR="009844BD">
        <w:rPr>
          <w:rFonts w:cs="Times New Roman"/>
          <w:szCs w:val="24"/>
          <w:lang w:eastAsia="zh-CN"/>
        </w:rPr>
        <w:t xml:space="preserve">. </w:t>
      </w:r>
      <w:r w:rsidR="001A693D">
        <w:rPr>
          <w:rFonts w:cs="Times New Roman"/>
          <w:szCs w:val="24"/>
          <w:lang w:eastAsia="zh-CN"/>
        </w:rPr>
        <w:t xml:space="preserve">Google’s </w:t>
      </w:r>
      <w:r w:rsidR="001A693D">
        <w:rPr>
          <w:rFonts w:cs="Times New Roman" w:hint="eastAsia"/>
          <w:szCs w:val="24"/>
          <w:lang w:eastAsia="zh-CN"/>
        </w:rPr>
        <w:t>A</w:t>
      </w:r>
      <w:r w:rsidR="001A693D">
        <w:rPr>
          <w:rFonts w:cs="Times New Roman"/>
          <w:szCs w:val="24"/>
          <w:lang w:eastAsia="zh-CN"/>
        </w:rPr>
        <w:t>utoML</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dNBgKosg","properties":{"formattedCitation":"(Real {\\i{}et al.} 2020)","plainCitation":"(Real et al. 2020)","noteIndex":0},"citationItems":[{"id":69,"uris":["http://zotero.org/users/local/YXno2y1x/items/MU94PPQX"],"uri":["http://zotero.org/users/local/YXno2y1x/items/MU94PPQX"],"itemData":{"id":69,"type":"article-journal","container-title":"arXiv: Learning","title":"AutoML-Zero: Evolving Machine Learning Algorithms From Scratch.","author":[{"family":"Real","given":"Esteban"},{"family":"Liang","given":"Chen"},{"family":"So","given":"David"},{"family":"Le","given":"Quoc V"}],"issued":{"date-parts":[["2020"]]}}}],"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eal </w:t>
      </w:r>
      <w:r w:rsidR="00D565E4" w:rsidRPr="00D565E4">
        <w:rPr>
          <w:rFonts w:cs="Times New Roman"/>
          <w:i/>
          <w:iCs/>
          <w:szCs w:val="24"/>
        </w:rPr>
        <w:t>et al.</w:t>
      </w:r>
      <w:r w:rsidR="00D565E4" w:rsidRPr="00D565E4">
        <w:rPr>
          <w:rFonts w:cs="Times New Roman"/>
          <w:szCs w:val="24"/>
        </w:rPr>
        <w:t xml:space="preserve"> 2020)</w:t>
      </w:r>
      <w:r w:rsidR="00D565E4">
        <w:rPr>
          <w:rFonts w:cs="Times New Roman"/>
          <w:szCs w:val="24"/>
          <w:lang w:eastAsia="zh-CN"/>
        </w:rPr>
        <w:fldChar w:fldCharType="end"/>
      </w:r>
      <w:r w:rsidR="001A693D">
        <w:rPr>
          <w:rFonts w:cs="Times New Roman"/>
          <w:szCs w:val="24"/>
          <w:lang w:eastAsia="zh-CN"/>
        </w:rPr>
        <w:t>, AutoAugment</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zLOoFosh","properties":{"formattedCitation":"(Cubuk {\\i{}et al.} 2018)","plainCitation":"(Cubuk et al. 2018)","noteIndex":0},"citationItems":[{"id":68,"uris":["http://zotero.org/users/local/YXno2y1x/items/CNE5GZDE"],"uri":["http://zotero.org/users/local/YXno2y1x/items/CNE5GZDE"],"itemData":{"id":68,"type":"article-journal","container-title":"arXiv: Computer Vision and Pattern Recognition","title":"AutoAugment: Learning Augmentation Policies from Data","author":[{"family":"Cubuk","given":"Ekin D"},{"family":"Zoph","given":"Barret"},{"family":"Mane","given":"Dandelion"},{"family":"Vasudevan","given":"Vijay K"},{"family":"Le","given":"Quoc V"}],"issued":{"date-parts":[["2018"]]}}}],"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Cubuk </w:t>
      </w:r>
      <w:r w:rsidR="00D565E4" w:rsidRPr="00D565E4">
        <w:rPr>
          <w:rFonts w:cs="Times New Roman"/>
          <w:i/>
          <w:iCs/>
          <w:szCs w:val="24"/>
        </w:rPr>
        <w:t>et al.</w:t>
      </w:r>
      <w:r w:rsidR="00D565E4" w:rsidRPr="00D565E4">
        <w:rPr>
          <w:rFonts w:cs="Times New Roman"/>
          <w:szCs w:val="24"/>
        </w:rPr>
        <w:t xml:space="preserve"> 2018)</w:t>
      </w:r>
      <w:r w:rsidR="00D565E4">
        <w:rPr>
          <w:rFonts w:cs="Times New Roman"/>
          <w:szCs w:val="24"/>
          <w:lang w:eastAsia="zh-CN"/>
        </w:rPr>
        <w:fldChar w:fldCharType="end"/>
      </w:r>
      <w:r w:rsidR="001A693D">
        <w:rPr>
          <w:rFonts w:cs="Times New Roman"/>
          <w:szCs w:val="24"/>
          <w:lang w:eastAsia="zh-CN"/>
        </w:rPr>
        <w:t xml:space="preserve">, Swish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nFTx7VwT","properties":{"formattedCitation":"(Ramachandran {\\i{}et al.} 2017)","plainCitation":"(Ramachandran et al. 2017)","noteIndex":0},"citationItems":[{"id":67,"uris":["http://zotero.org/users/local/YXno2y1x/items/MESAPVGA"],"uri":["http://zotero.org/users/local/YXno2y1x/items/MESAPVGA"],"itemData":{"id":67,"type":"article-journal","container-title":"arXiv: Neural and Evolutionary Computing","title":"Swish: a Self-Gated Activation Function","author":[{"family":"Ramachandran","given":"Prajit"},{"family":"Zoph","given":"Barret"},{"family":"Le","given":"Quoc V"}],"issued":{"date-parts":[["2017"]]}}}],"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amachandran </w:t>
      </w:r>
      <w:r w:rsidR="00D565E4" w:rsidRPr="00D565E4">
        <w:rPr>
          <w:rFonts w:cs="Times New Roman"/>
          <w:i/>
          <w:iCs/>
          <w:szCs w:val="24"/>
        </w:rPr>
        <w:t>et al.</w:t>
      </w:r>
      <w:r w:rsidR="00D565E4" w:rsidRPr="00D565E4">
        <w:rPr>
          <w:rFonts w:cs="Times New Roman"/>
          <w:szCs w:val="24"/>
        </w:rPr>
        <w:t xml:space="preserve"> 2017)</w:t>
      </w:r>
      <w:r w:rsidR="00D565E4">
        <w:rPr>
          <w:rFonts w:cs="Times New Roman"/>
          <w:szCs w:val="24"/>
          <w:lang w:eastAsia="zh-CN"/>
        </w:rPr>
        <w:fldChar w:fldCharType="end"/>
      </w:r>
      <w:r w:rsidR="00D565E4">
        <w:rPr>
          <w:rFonts w:cs="Times New Roman"/>
          <w:szCs w:val="24"/>
          <w:lang w:eastAsia="zh-CN"/>
        </w:rPr>
        <w:t xml:space="preserve"> </w:t>
      </w:r>
      <w:r w:rsidR="001A693D">
        <w:rPr>
          <w:rFonts w:cs="Times New Roman"/>
          <w:szCs w:val="24"/>
          <w:lang w:eastAsia="zh-CN"/>
        </w:rPr>
        <w:t xml:space="preserve">are popular examples. </w:t>
      </w:r>
      <w:r w:rsidR="000D030A">
        <w:rPr>
          <w:rFonts w:cs="Times New Roman"/>
          <w:szCs w:val="24"/>
          <w:lang w:eastAsia="zh-CN"/>
        </w:rPr>
        <w:t>At the same time</w:t>
      </w:r>
      <w:r w:rsidR="00806F59">
        <w:rPr>
          <w:rFonts w:cs="Times New Roman"/>
          <w:szCs w:val="24"/>
          <w:lang w:eastAsia="zh-CN"/>
        </w:rPr>
        <w:t>, federated frameworks</w:t>
      </w:r>
      <w:r w:rsidR="00C01244">
        <w:rPr>
          <w:rFonts w:cs="Times New Roman"/>
          <w:szCs w:val="24"/>
          <w:lang w:eastAsia="zh-CN"/>
        </w:rPr>
        <w:t xml:space="preserve"> such as</w:t>
      </w:r>
      <w:r w:rsidR="00806F59">
        <w:rPr>
          <w:rFonts w:cs="Times New Roman"/>
          <w:szCs w:val="24"/>
          <w:lang w:eastAsia="zh-CN"/>
        </w:rPr>
        <w:t xml:space="preserve"> FATE can </w:t>
      </w:r>
      <w:r w:rsidR="00FB1A00">
        <w:rPr>
          <w:rFonts w:cs="Times New Roman"/>
          <w:szCs w:val="24"/>
          <w:lang w:eastAsia="zh-CN"/>
        </w:rPr>
        <w:t>provide secure federating experience</w:t>
      </w:r>
      <w:r w:rsidR="00C01244">
        <w:rPr>
          <w:rFonts w:cs="Times New Roman"/>
          <w:szCs w:val="24"/>
          <w:lang w:eastAsia="zh-CN"/>
        </w:rPr>
        <w:t xml:space="preserve"> for their users. </w:t>
      </w:r>
      <w:r w:rsidR="0045713E" w:rsidRPr="0045713E">
        <w:rPr>
          <w:rFonts w:cs="Times New Roman"/>
          <w:szCs w:val="24"/>
          <w:lang w:eastAsia="zh-CN"/>
        </w:rPr>
        <w:t>It is very possible that</w:t>
      </w:r>
      <w:r w:rsidR="0045713E">
        <w:rPr>
          <w:rFonts w:cs="Times New Roman"/>
          <w:szCs w:val="24"/>
          <w:lang w:eastAsia="zh-CN"/>
        </w:rPr>
        <w:t xml:space="preserve"> fedetated learning will become </w:t>
      </w:r>
      <w:r w:rsidR="00212343">
        <w:rPr>
          <w:rFonts w:cs="Times New Roman"/>
          <w:szCs w:val="24"/>
          <w:lang w:eastAsia="zh-CN"/>
        </w:rPr>
        <w:t>a popular tool</w:t>
      </w:r>
      <w:r w:rsidR="0045713E">
        <w:rPr>
          <w:rFonts w:cs="Times New Roman"/>
          <w:szCs w:val="24"/>
          <w:lang w:eastAsia="zh-CN"/>
        </w:rPr>
        <w:t xml:space="preserve"> in </w:t>
      </w:r>
      <w:r w:rsidR="0045713E" w:rsidRPr="0045713E">
        <w:rPr>
          <w:rFonts w:cs="Times New Roman"/>
          <w:szCs w:val="24"/>
          <w:lang w:eastAsia="zh-CN"/>
        </w:rPr>
        <w:t>future</w:t>
      </w:r>
      <w:r w:rsidR="000B6EBF">
        <w:rPr>
          <w:rFonts w:cs="Times New Roman"/>
          <w:szCs w:val="24"/>
          <w:lang w:eastAsia="zh-CN"/>
        </w:rPr>
        <w:t xml:space="preserve"> biological researches</w:t>
      </w:r>
      <w:r w:rsidR="0045713E">
        <w:rPr>
          <w:rFonts w:cs="Times New Roman"/>
          <w:szCs w:val="24"/>
          <w:lang w:eastAsia="zh-CN"/>
        </w:rPr>
        <w:t>.</w:t>
      </w:r>
    </w:p>
    <w:p w14:paraId="6E9FC2F4" w14:textId="00170A2E" w:rsidR="00A40554" w:rsidRPr="007A0ADF" w:rsidRDefault="007A0ADF" w:rsidP="007A0ADF">
      <w:pPr>
        <w:pStyle w:val="1"/>
        <w:rPr>
          <w:rFonts w:eastAsia="宋体"/>
          <w:lang w:val="en-GB" w:eastAsia="zh-CN"/>
        </w:rPr>
      </w:pPr>
      <w:bookmarkStart w:id="10" w:name="_Toc41822825"/>
      <w:r>
        <w:rPr>
          <w:rFonts w:eastAsia="宋体" w:hint="eastAsia"/>
          <w:lang w:val="en-GB" w:eastAsia="zh-CN"/>
        </w:rPr>
        <w:t>D</w:t>
      </w:r>
      <w:r>
        <w:rPr>
          <w:rFonts w:eastAsia="宋体"/>
          <w:lang w:val="en-GB" w:eastAsia="zh-CN"/>
        </w:rPr>
        <w:t>ataset and methods</w:t>
      </w:r>
      <w:bookmarkEnd w:id="10"/>
    </w:p>
    <w:p w14:paraId="36204F59" w14:textId="77777777" w:rsidR="00367894" w:rsidRPr="00C021E6" w:rsidRDefault="00367894" w:rsidP="00367894">
      <w:pPr>
        <w:rPr>
          <w:rFonts w:cs="Times New Roman"/>
          <w:szCs w:val="24"/>
        </w:rPr>
      </w:pPr>
      <w:r w:rsidRPr="00C021E6">
        <w:rPr>
          <w:rFonts w:cs="Times New Roman"/>
          <w:szCs w:val="24"/>
        </w:rPr>
        <w:t xml:space="preserve">In this project, the CIFAR-10 dataset </w:t>
      </w:r>
      <w:r w:rsidRPr="00C021E6">
        <w:rPr>
          <w:rFonts w:cs="Times New Roman"/>
          <w:szCs w:val="24"/>
        </w:rPr>
        <w:fldChar w:fldCharType="begin"/>
      </w:r>
      <w:r w:rsidRPr="00C021E6">
        <w:rPr>
          <w:rFonts w:cs="Times New Roman"/>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021E6">
        <w:rPr>
          <w:rFonts w:cs="Times New Roman"/>
          <w:szCs w:val="24"/>
        </w:rPr>
        <w:fldChar w:fldCharType="separate"/>
      </w:r>
      <w:r w:rsidRPr="00C021E6">
        <w:rPr>
          <w:rFonts w:eastAsia="等线" w:cs="Times New Roman"/>
          <w:szCs w:val="24"/>
        </w:rPr>
        <w:t>(Krizhevsky 2012)</w:t>
      </w:r>
      <w:r w:rsidRPr="00C021E6">
        <w:rPr>
          <w:rFonts w:cs="Times New Roman"/>
          <w:szCs w:val="24"/>
        </w:rPr>
        <w:fldChar w:fldCharType="end"/>
      </w:r>
      <w:r w:rsidRPr="00C021E6">
        <w:rPr>
          <w:rFonts w:cs="Times New Roman"/>
          <w:szCs w:val="24"/>
        </w:rPr>
        <w:t xml:space="preserve"> has been used for locally simulating different scenarios of federated learning, the OIA-DDR dataset </w:t>
      </w:r>
      <w:r w:rsidRPr="00C021E6">
        <w:rPr>
          <w:rFonts w:cs="Times New Roman"/>
          <w:szCs w:val="24"/>
        </w:rPr>
        <w:fldChar w:fldCharType="begin"/>
      </w:r>
      <w:r w:rsidRPr="00C021E6">
        <w:rPr>
          <w:rFonts w:cs="Times New Roman"/>
          <w:szCs w:val="24"/>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Li T </w:t>
      </w:r>
      <w:r w:rsidRPr="00C021E6">
        <w:rPr>
          <w:rFonts w:eastAsia="等线" w:cs="Times New Roman"/>
          <w:i/>
          <w:iCs/>
          <w:szCs w:val="24"/>
        </w:rPr>
        <w:t>et al.</w:t>
      </w:r>
      <w:r w:rsidRPr="00C021E6">
        <w:rPr>
          <w:rFonts w:eastAsia="等线" w:cs="Times New Roman"/>
          <w:szCs w:val="24"/>
        </w:rPr>
        <w:t xml:space="preserve"> 2019a)</w:t>
      </w:r>
      <w:r w:rsidRPr="00C021E6">
        <w:rPr>
          <w:rFonts w:cs="Times New Roman"/>
          <w:szCs w:val="24"/>
        </w:rPr>
        <w:fldChar w:fldCharType="end"/>
      </w:r>
      <w:r w:rsidRPr="00C021E6">
        <w:rPr>
          <w:rFonts w:cs="Times New Roman"/>
          <w:szCs w:val="24"/>
        </w:rPr>
        <w:t xml:space="preserve"> has been used for implementing an example medical image classification task on the cloud. The performance of the models will not be high enough for any actual usage, only for testing federated learning in this project. </w:t>
      </w:r>
    </w:p>
    <w:p w14:paraId="3A869F7B" w14:textId="4E135E14" w:rsidR="006042FD" w:rsidRPr="00367894" w:rsidRDefault="00367894" w:rsidP="00A40554">
      <w:pPr>
        <w:rPr>
          <w:rFonts w:eastAsia="Times New Roman" w:cs="Times New Roman"/>
          <w:lang w:val="en"/>
        </w:rPr>
      </w:pPr>
      <w:r w:rsidRPr="00C021E6">
        <w:rPr>
          <w:rFonts w:cs="Times New Roman"/>
          <w:szCs w:val="24"/>
        </w:rPr>
        <w:lastRenderedPageBreak/>
        <w:t>Each simulation task has been tested for 1000 epochs (for centralized training) or global rounds (for federated learning) and the cloud implementation has been tested for 100 epochs/rounds. The code is written in Python3 and TensorFlow 2.0.1 is used.</w:t>
      </w:r>
    </w:p>
    <w:p w14:paraId="5E722941" w14:textId="0C9E984F" w:rsidR="005C06E8" w:rsidRPr="00695ECF" w:rsidRDefault="00B70281" w:rsidP="005C06E8">
      <w:pPr>
        <w:pStyle w:val="2"/>
        <w:rPr>
          <w:lang w:val="en-GB"/>
        </w:rPr>
      </w:pPr>
      <w:bookmarkStart w:id="11" w:name="_Toc41822826"/>
      <w:r w:rsidRPr="00A20A7C">
        <w:rPr>
          <w:szCs w:val="28"/>
        </w:rPr>
        <w:t>CIFAR-10 dataset</w:t>
      </w:r>
      <w:bookmarkEnd w:id="11"/>
    </w:p>
    <w:p w14:paraId="52FD2CED" w14:textId="7CF8A9C8" w:rsidR="00ED520E" w:rsidRPr="00367894" w:rsidRDefault="00367894" w:rsidP="005C06E8">
      <w:pPr>
        <w:rPr>
          <w:rFonts w:eastAsia="Times New Roman" w:cs="Times New Roman"/>
          <w:lang w:val="en"/>
        </w:rPr>
      </w:pPr>
      <w:r w:rsidRPr="00C021E6">
        <w:rPr>
          <w:rFonts w:cs="Times New Roman"/>
          <w:szCs w:val="24"/>
        </w:rPr>
        <w:t xml:space="preserve">The CIFAR-10 dataset consists of 50,000 training images and 10,000 testing images of 10 balanced classes, each image is in color format and the size is 32x32 </w:t>
      </w:r>
      <w:r w:rsidRPr="00C021E6">
        <w:rPr>
          <w:rFonts w:cs="Times New Roman"/>
          <w:color w:val="000000" w:themeColor="text1"/>
          <w:szCs w:val="24"/>
        </w:rPr>
        <w:t>pixels</w:t>
      </w:r>
      <w:r w:rsidRPr="00C021E6">
        <w:rPr>
          <w:rFonts w:cs="Times New Roman"/>
          <w:szCs w:val="24"/>
        </w:rPr>
        <w:t>.</w:t>
      </w:r>
    </w:p>
    <w:p w14:paraId="45114B93" w14:textId="27F443EA" w:rsidR="00D70008" w:rsidRDefault="00B70281" w:rsidP="00A61AD9">
      <w:pPr>
        <w:pStyle w:val="2"/>
        <w:rPr>
          <w:szCs w:val="28"/>
        </w:rPr>
      </w:pPr>
      <w:bookmarkStart w:id="12" w:name="_Toc41822827"/>
      <w:bookmarkStart w:id="13" w:name="_Toc439084675"/>
      <w:r w:rsidRPr="00A43572">
        <w:rPr>
          <w:szCs w:val="28"/>
        </w:rPr>
        <w:t>OIA-DDR dataset</w:t>
      </w:r>
      <w:bookmarkEnd w:id="12"/>
    </w:p>
    <w:p w14:paraId="66C1EF24" w14:textId="77777777" w:rsidR="00367894" w:rsidRPr="00C021E6" w:rsidRDefault="00367894" w:rsidP="00367894">
      <w:pPr>
        <w:rPr>
          <w:rFonts w:cs="Times New Roman"/>
          <w:szCs w:val="24"/>
        </w:rPr>
      </w:pPr>
      <w:r w:rsidRPr="00C021E6">
        <w:rPr>
          <w:rFonts w:cs="Times New Roman"/>
          <w:szCs w:val="24"/>
        </w:rPr>
        <w:t>The OIA-DDR dataset provides high-quality diabetic retinopathy (DR) images and annotations. The grading annotation labels the images to six classes: no DR, mild, moderate, severe, proliferative, and ungradable. In this project, we neglect images from the ‘ungradable’ class, using 6266 images from ‘no DR’ class as healthy samples and 6256 images from the rest 4 classes as DR samples.</w:t>
      </w:r>
    </w:p>
    <w:p w14:paraId="39002A7F" w14:textId="6A2E35C4" w:rsidR="00367894" w:rsidRPr="00C021E6" w:rsidRDefault="00367894" w:rsidP="00367894">
      <w:pPr>
        <w:rPr>
          <w:rFonts w:cs="Times New Roman"/>
          <w:szCs w:val="24"/>
        </w:rPr>
      </w:pPr>
      <w:r w:rsidRPr="00C021E6">
        <w:rPr>
          <w:rFonts w:cs="Times New Roman"/>
          <w:szCs w:val="24"/>
        </w:rPr>
        <w:t>Images in this dataset are in different sizes and qualities. We preprocess the images using the methods from public kernels on Kaggle, crop and resize the</w:t>
      </w:r>
      <w:r w:rsidRPr="00C021E6">
        <w:rPr>
          <w:rFonts w:cs="Times New Roman"/>
          <w:color w:val="000000" w:themeColor="text1"/>
          <w:szCs w:val="24"/>
        </w:rPr>
        <w:t xml:space="preserve">m to 224x224 pixels. </w:t>
      </w:r>
    </w:p>
    <w:p w14:paraId="566B0B9F" w14:textId="77777777" w:rsidR="00367894" w:rsidRDefault="00367894" w:rsidP="00367894">
      <w:r w:rsidRPr="00C021E6">
        <w:rPr>
          <w:rFonts w:cs="Times New Roman"/>
          <w:szCs w:val="24"/>
        </w:rPr>
        <w:t>In our implementation, we select 10000 balanced samples and divide it to slightly non-IID federate training set. The rest 2521 samples are used for testing. An IID version of training is also tested.</w:t>
      </w:r>
    </w:p>
    <w:p w14:paraId="4FFB5B61" w14:textId="77777777" w:rsidR="00367894" w:rsidRDefault="00367894" w:rsidP="00367894">
      <w:pPr>
        <w:jc w:val="center"/>
      </w:pPr>
      <w:r>
        <w:rPr>
          <w:noProof/>
        </w:rPr>
        <w:drawing>
          <wp:inline distT="0" distB="0" distL="0" distR="0" wp14:anchorId="4582A18B" wp14:editId="3F7C26C4">
            <wp:extent cx="2209800" cy="1390783"/>
            <wp:effectExtent l="0" t="0" r="0" b="0"/>
            <wp:docPr id="2" name="图片 2"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65199" cy="1425649"/>
                    </a:xfrm>
                    <a:prstGeom prst="rect">
                      <a:avLst/>
                    </a:prstGeom>
                    <a:noFill/>
                    <a:ln>
                      <a:noFill/>
                    </a:ln>
                  </pic:spPr>
                </pic:pic>
              </a:graphicData>
            </a:graphic>
          </wp:inline>
        </w:drawing>
      </w:r>
      <w:r w:rsidRPr="00EF1258">
        <w:rPr>
          <w:noProof/>
        </w:rPr>
        <w:t xml:space="preserve"> </w:t>
      </w:r>
      <w:r>
        <w:rPr>
          <w:noProof/>
        </w:rPr>
        <w:drawing>
          <wp:inline distT="0" distB="0" distL="0" distR="0" wp14:anchorId="18E7FBCE" wp14:editId="16B3D612">
            <wp:extent cx="2204720" cy="1387587"/>
            <wp:effectExtent l="0" t="0" r="5080" b="0"/>
            <wp:docPr id="3" name="图片 3" descr="C:\Users\12990\AppData\Local\Microsoft\Windows\INetCache\Content.MSO\946CEB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46CEB31.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24298" cy="1399909"/>
                    </a:xfrm>
                    <a:prstGeom prst="rect">
                      <a:avLst/>
                    </a:prstGeom>
                    <a:noFill/>
                    <a:ln>
                      <a:noFill/>
                    </a:ln>
                  </pic:spPr>
                </pic:pic>
              </a:graphicData>
            </a:graphic>
          </wp:inline>
        </w:drawing>
      </w:r>
    </w:p>
    <w:p w14:paraId="60DE34E2" w14:textId="5CC364E9" w:rsidR="001D3555" w:rsidRPr="00AF617B" w:rsidRDefault="00367894" w:rsidP="00D66D06">
      <w:pPr>
        <w:jc w:val="center"/>
        <w:rPr>
          <w:lang w:val="en-GB"/>
        </w:rPr>
      </w:pPr>
      <w:r w:rsidRPr="00D66D06">
        <w:rPr>
          <w:b/>
          <w:bCs/>
          <w:sz w:val="18"/>
          <w:szCs w:val="18"/>
          <w:lang w:val="en-GB"/>
        </w:rPr>
        <w:t xml:space="preserve">Figure 1. </w:t>
      </w:r>
      <w:r w:rsidR="00AF617B" w:rsidRPr="00D66D06">
        <w:rPr>
          <w:b/>
          <w:bCs/>
          <w:sz w:val="18"/>
          <w:szCs w:val="18"/>
          <w:lang w:val="en-GB"/>
        </w:rPr>
        <w:t xml:space="preserve">Sample distribution. </w:t>
      </w:r>
      <w:r w:rsidRPr="00D66D06">
        <w:rPr>
          <w:b/>
          <w:bCs/>
          <w:sz w:val="18"/>
          <w:szCs w:val="18"/>
          <w:lang w:val="en-GB"/>
        </w:rPr>
        <w:t>Left: Samples in OIA-DDR dataset. Right: Sample distribution in non-IID training set.</w:t>
      </w:r>
      <w:r w:rsidRPr="00367894">
        <w:rPr>
          <w:lang w:val="en-GB"/>
        </w:rPr>
        <w:t xml:space="preserve"> </w:t>
      </w:r>
    </w:p>
    <w:p w14:paraId="2734D506" w14:textId="6DF8E4C2" w:rsidR="001D3555" w:rsidRDefault="001D3555" w:rsidP="001D3555">
      <w:pPr>
        <w:pStyle w:val="2"/>
      </w:pPr>
      <w:bookmarkStart w:id="14" w:name="_Toc41822828"/>
      <w:r>
        <w:t>T</w:t>
      </w:r>
      <w:r w:rsidRPr="0023255F">
        <w:t>raining designs</w:t>
      </w:r>
      <w:bookmarkEnd w:id="14"/>
    </w:p>
    <w:p w14:paraId="107740B8" w14:textId="58C704BB" w:rsidR="00FA4D39" w:rsidRDefault="00FA4D39" w:rsidP="00FA4D39">
      <w:r>
        <w:t xml:space="preserve">The task for CIFAR-10 is to input images of size 32x32x3 and classify them to 10 categories. The model is provided by </w:t>
      </w:r>
      <w:r w:rsidRPr="00D225A4">
        <w:t xml:space="preserve">Mattias </w:t>
      </w:r>
      <w:r w:rsidRPr="00D225A4">
        <w:rPr>
          <w:rFonts w:hint="eastAsia"/>
        </w:rPr>
        <w:t>Å</w:t>
      </w:r>
      <w:r w:rsidRPr="00D225A4">
        <w:t>kesson</w:t>
      </w:r>
      <w:r>
        <w:t>. We apply ADAM optimizer with learning rate set to 1e-3. The batch size is set to 100</w:t>
      </w:r>
      <w:r w:rsidR="006943E5">
        <w:t xml:space="preserve"> (or below 100 in tests with 4k dataset)</w:t>
      </w:r>
      <w:r>
        <w:t xml:space="preserve">; loss will be calculated by </w:t>
      </w:r>
      <w:r w:rsidRPr="00AC334C">
        <w:t>categorical cross</w:t>
      </w:r>
      <w:r>
        <w:t>-</w:t>
      </w:r>
      <w:r w:rsidRPr="00AC334C">
        <w:t>entropy</w:t>
      </w:r>
      <w:r>
        <w:t xml:space="preserve">. </w:t>
      </w:r>
    </w:p>
    <w:p w14:paraId="49FA8844" w14:textId="77777777" w:rsidR="00FA4D39" w:rsidRDefault="00FA4D39" w:rsidP="00FA4D39">
      <w:pPr>
        <w:rPr>
          <w:color w:val="000000" w:themeColor="text1"/>
        </w:rPr>
      </w:pPr>
      <w:r w:rsidRPr="0054350E">
        <w:rPr>
          <w:rFonts w:hint="eastAsia"/>
          <w:color w:val="000000" w:themeColor="text1"/>
        </w:rPr>
        <w:t>T</w:t>
      </w:r>
      <w:r w:rsidRPr="0054350E">
        <w:rPr>
          <w:color w:val="000000" w:themeColor="text1"/>
        </w:rPr>
        <w:t>he task for OIA-DDR dataset is to input images of size 224</w:t>
      </w:r>
      <w:r>
        <w:rPr>
          <w:color w:val="000000" w:themeColor="text1"/>
        </w:rPr>
        <w:t>x</w:t>
      </w:r>
      <w:r w:rsidRPr="0054350E">
        <w:rPr>
          <w:color w:val="000000" w:themeColor="text1"/>
        </w:rPr>
        <w:t>224</w:t>
      </w:r>
      <w:r>
        <w:rPr>
          <w:color w:val="000000" w:themeColor="text1"/>
        </w:rPr>
        <w:t>x</w:t>
      </w:r>
      <w:r w:rsidRPr="0054350E">
        <w:rPr>
          <w:color w:val="000000" w:themeColor="text1"/>
        </w:rPr>
        <w:t xml:space="preserve">3 and classify them to 2 </w:t>
      </w:r>
      <w:r>
        <w:rPr>
          <w:color w:val="000000" w:themeColor="text1"/>
        </w:rPr>
        <w:t>categories</w:t>
      </w:r>
      <w:r w:rsidRPr="0054350E">
        <w:rPr>
          <w:color w:val="000000" w:themeColor="text1"/>
        </w:rPr>
        <w:t xml:space="preserve">. VGG16 network (pre-trained on ImageNet dataset) is used. We </w:t>
      </w:r>
      <w:r>
        <w:rPr>
          <w:color w:val="000000" w:themeColor="text1"/>
        </w:rPr>
        <w:t>apply</w:t>
      </w:r>
      <w:r w:rsidRPr="0054350E">
        <w:rPr>
          <w:color w:val="000000" w:themeColor="text1"/>
        </w:rPr>
        <w:t xml:space="preserve"> ADAM</w:t>
      </w:r>
      <w:r>
        <w:rPr>
          <w:color w:val="000000" w:themeColor="text1"/>
        </w:rPr>
        <w:t xml:space="preserve"> </w:t>
      </w:r>
      <w:r>
        <w:rPr>
          <w:color w:val="000000" w:themeColor="text1"/>
        </w:rPr>
        <w:lastRenderedPageBreak/>
        <w:t>optimizer</w:t>
      </w:r>
      <w:r w:rsidRPr="0054350E">
        <w:rPr>
          <w:color w:val="000000" w:themeColor="text1"/>
        </w:rPr>
        <w:t xml:space="preserve"> with learning rate initialized at 1e-4 and </w:t>
      </w:r>
      <w:r w:rsidRPr="003C1375">
        <w:rPr>
          <w:color w:val="000000" w:themeColor="text1"/>
        </w:rPr>
        <w:t>decay</w:t>
      </w:r>
      <w:r>
        <w:rPr>
          <w:color w:val="000000" w:themeColor="text1"/>
        </w:rPr>
        <w:t>ed by rate 0.05 in every epoch or round</w:t>
      </w:r>
      <w:r w:rsidRPr="0054350E">
        <w:rPr>
          <w:color w:val="000000" w:themeColor="text1"/>
        </w:rPr>
        <w:t>.</w:t>
      </w:r>
      <w:r>
        <w:rPr>
          <w:rFonts w:hint="eastAsia"/>
          <w:color w:val="000000" w:themeColor="text1"/>
        </w:rPr>
        <w:t xml:space="preserve"> </w:t>
      </w:r>
      <w:r w:rsidRPr="0054350E">
        <w:rPr>
          <w:color w:val="000000" w:themeColor="text1"/>
        </w:rPr>
        <w:t xml:space="preserve">The batch size is set to 300; loss will be calculated </w:t>
      </w:r>
      <w:r>
        <w:rPr>
          <w:color w:val="000000" w:themeColor="text1"/>
        </w:rPr>
        <w:t>by</w:t>
      </w:r>
      <w:r w:rsidRPr="0054350E">
        <w:rPr>
          <w:color w:val="000000" w:themeColor="text1"/>
        </w:rPr>
        <w:t xml:space="preserve"> binary cross</w:t>
      </w:r>
      <w:r>
        <w:rPr>
          <w:color w:val="000000" w:themeColor="text1"/>
        </w:rPr>
        <w:t>-</w:t>
      </w:r>
      <w:r w:rsidRPr="0054350E">
        <w:rPr>
          <w:color w:val="000000" w:themeColor="text1"/>
        </w:rPr>
        <w:t xml:space="preserve">entropy. </w:t>
      </w:r>
    </w:p>
    <w:p w14:paraId="006CE1D0" w14:textId="43F4AA05" w:rsidR="001D3555" w:rsidRPr="00CD78B7" w:rsidRDefault="00FA4D39" w:rsidP="00CD78B7">
      <w:pPr>
        <w:jc w:val="center"/>
        <w:rPr>
          <w:color w:val="000000" w:themeColor="text1"/>
        </w:rPr>
      </w:pPr>
      <w:r>
        <w:rPr>
          <w:color w:val="000000" w:themeColor="text1"/>
        </w:rPr>
        <w:t xml:space="preserve">learning_rate = </w:t>
      </w:r>
      <w:r w:rsidRPr="0054350E">
        <w:rPr>
          <w:color w:val="000000" w:themeColor="text1"/>
        </w:rPr>
        <w:t>1e-4</w:t>
      </w:r>
      <w:r>
        <w:rPr>
          <w:color w:val="000000" w:themeColor="text1"/>
        </w:rPr>
        <w:t>/(1+0.05*epoch_number)</w:t>
      </w:r>
    </w:p>
    <w:p w14:paraId="139AFE58" w14:textId="357FB113" w:rsidR="001D3555" w:rsidRDefault="001D3555" w:rsidP="001D3555">
      <w:pPr>
        <w:pStyle w:val="2"/>
      </w:pPr>
      <w:bookmarkStart w:id="15" w:name="_Toc41822829"/>
      <w:r w:rsidRPr="007E3B47">
        <w:t>Scenarios testing</w:t>
      </w:r>
      <w:bookmarkEnd w:id="15"/>
    </w:p>
    <w:p w14:paraId="2BBEEBB8" w14:textId="0E375893" w:rsidR="001D3555" w:rsidRPr="001D3555" w:rsidRDefault="006734C4" w:rsidP="001D3555">
      <w:r>
        <w:t>We simulate and test different scenarios in federated learning</w:t>
      </w:r>
      <w:r>
        <w:rPr>
          <w:rFonts w:hint="eastAsia"/>
        </w:rPr>
        <w:t xml:space="preserve"> </w:t>
      </w:r>
      <w:r>
        <w:t>in this part. Due to the limit of time and computational resources, each test is performed only once.</w:t>
      </w:r>
    </w:p>
    <w:p w14:paraId="2830002A" w14:textId="1A9CFB5D" w:rsidR="005C06E8" w:rsidRPr="00695ECF" w:rsidRDefault="001D3555" w:rsidP="005C06E8">
      <w:pPr>
        <w:pStyle w:val="3"/>
        <w:rPr>
          <w:lang w:val="en-GB"/>
        </w:rPr>
      </w:pPr>
      <w:bookmarkStart w:id="16" w:name="_Toc41822830"/>
      <w:bookmarkEnd w:id="13"/>
      <w:r w:rsidRPr="001D3555">
        <w:rPr>
          <w:lang w:val="en-GB"/>
        </w:rPr>
        <w:t>Simulation System</w:t>
      </w:r>
      <w:bookmarkEnd w:id="16"/>
    </w:p>
    <w:p w14:paraId="499BC2B5" w14:textId="77777777" w:rsidR="00547324" w:rsidRDefault="00547324" w:rsidP="00547324">
      <w:r>
        <w:t xml:space="preserve">One central node and several client nodes are involved in this simulation system. We assume no data or nodes will be dropped out from or added into the system during the entire training process. </w:t>
      </w:r>
    </w:p>
    <w:p w14:paraId="778965F4" w14:textId="77777777" w:rsidR="00547324" w:rsidRDefault="00547324" w:rsidP="00547324">
      <w:r>
        <w:t xml:space="preserve">When the system starts, the central node will initialize a model. We apply </w:t>
      </w:r>
      <w:r w:rsidRPr="002C7659">
        <w:t>Federated Averaging</w:t>
      </w:r>
      <w:r>
        <w:t xml:space="preserve"> in this system, weighted by size of the node. Each global round consists of the following basic actions:</w:t>
      </w:r>
    </w:p>
    <w:p w14:paraId="6D19376D" w14:textId="77777777" w:rsidR="00547324" w:rsidRDefault="00547324" w:rsidP="00547324">
      <w:pPr>
        <w:pStyle w:val="a"/>
        <w:numPr>
          <w:ilvl w:val="0"/>
          <w:numId w:val="9"/>
        </w:numPr>
        <w:spacing w:after="160" w:line="300" w:lineRule="auto"/>
        <w:contextualSpacing w:val="0"/>
      </w:pPr>
      <w:r>
        <w:rPr>
          <w:rFonts w:hint="eastAsia"/>
        </w:rPr>
        <w:t>Client</w:t>
      </w:r>
      <w:r>
        <w:t xml:space="preserve"> nodes load weight from the central node,</w:t>
      </w:r>
    </w:p>
    <w:p w14:paraId="7B703F1D" w14:textId="77777777" w:rsidR="00547324" w:rsidRDefault="00547324" w:rsidP="00547324">
      <w:pPr>
        <w:pStyle w:val="a"/>
        <w:numPr>
          <w:ilvl w:val="0"/>
          <w:numId w:val="9"/>
        </w:numPr>
        <w:spacing w:after="160" w:line="300" w:lineRule="auto"/>
        <w:contextualSpacing w:val="0"/>
      </w:pPr>
      <w:r>
        <w:t>Client nodes train the model over their local data and save the history,</w:t>
      </w:r>
    </w:p>
    <w:p w14:paraId="1C3238BE" w14:textId="77777777" w:rsidR="00547324" w:rsidRDefault="00547324" w:rsidP="00547324">
      <w:pPr>
        <w:pStyle w:val="a"/>
        <w:numPr>
          <w:ilvl w:val="0"/>
          <w:numId w:val="9"/>
        </w:numPr>
        <w:spacing w:after="160" w:line="300" w:lineRule="auto"/>
        <w:contextualSpacing w:val="0"/>
      </w:pPr>
      <w:r>
        <w:t>Client nodes return weights to the central nodes,</w:t>
      </w:r>
    </w:p>
    <w:p w14:paraId="4DB79894" w14:textId="77777777" w:rsidR="00547324" w:rsidRDefault="00547324" w:rsidP="00547324">
      <w:pPr>
        <w:pStyle w:val="a"/>
        <w:numPr>
          <w:ilvl w:val="0"/>
          <w:numId w:val="9"/>
        </w:numPr>
        <w:spacing w:after="160" w:line="300" w:lineRule="auto"/>
        <w:contextualSpacing w:val="0"/>
      </w:pPr>
      <w:r>
        <w:rPr>
          <w:rFonts w:hint="eastAsia"/>
        </w:rPr>
        <w:t>C</w:t>
      </w:r>
      <w:r>
        <w:t>entral node aggregates the weights and evaluates the model.</w:t>
      </w:r>
    </w:p>
    <w:p w14:paraId="07E08057" w14:textId="29D87217" w:rsidR="001D3555" w:rsidRPr="00547324" w:rsidRDefault="00547324" w:rsidP="00091F1E">
      <w:pPr>
        <w:rPr>
          <w:color w:val="C0504D" w:themeColor="accent2"/>
        </w:rPr>
      </w:pPr>
      <w:r>
        <w:rPr>
          <w:rFonts w:hint="eastAsia"/>
        </w:rPr>
        <w:t>A</w:t>
      </w:r>
      <w:r>
        <w:t xml:space="preserve">fter simulation, we collect the evaluation results in central node’s folder as the overall testing history and average the node’s training history as the overall training history. </w:t>
      </w:r>
    </w:p>
    <w:p w14:paraId="7D657BB2" w14:textId="0EBA2C6D" w:rsidR="001D3555" w:rsidRDefault="001D3555" w:rsidP="001D3555">
      <w:pPr>
        <w:pStyle w:val="3"/>
      </w:pPr>
      <w:bookmarkStart w:id="17" w:name="_Toc41822831"/>
      <w:r w:rsidRPr="001D3555">
        <w:t>Pilot Tests</w:t>
      </w:r>
      <w:bookmarkEnd w:id="17"/>
    </w:p>
    <w:p w14:paraId="73A48F6A" w14:textId="62F4FD9B" w:rsidR="00665F5D" w:rsidRDefault="00665F5D" w:rsidP="00665F5D">
      <w:r>
        <w:t>Before the formal implementation of scenario testing, we test the system with various sizes of dataset and various IID or non</w:t>
      </w:r>
      <w:r>
        <w:rPr>
          <w:rFonts w:hint="eastAsia"/>
        </w:rPr>
        <w:t>-IID</w:t>
      </w:r>
      <w:r>
        <w:t xml:space="preserve"> </w:t>
      </w:r>
      <w:r>
        <w:rPr>
          <w:rFonts w:hint="eastAsia"/>
        </w:rPr>
        <w:t>classes</w:t>
      </w:r>
      <w:r w:rsidRPr="00A720B1">
        <w:rPr>
          <w:color w:val="C0504D" w:themeColor="accent2"/>
        </w:rPr>
        <w:t>.</w:t>
      </w:r>
      <w:r>
        <w:t xml:space="preserve"> </w:t>
      </w:r>
      <w:r w:rsidRPr="00F13F5D">
        <w:t xml:space="preserve">Figure 2 </w:t>
      </w:r>
      <w:r>
        <w:t>compares</w:t>
      </w:r>
      <w:r w:rsidRPr="00083383">
        <w:t xml:space="preserve"> centralized and federated learning</w:t>
      </w:r>
      <w:r>
        <w:t>’s behavior with</w:t>
      </w:r>
      <w:r w:rsidRPr="00083383">
        <w:t xml:space="preserve"> </w:t>
      </w:r>
      <w:r>
        <w:t>various</w:t>
      </w:r>
      <w:r w:rsidRPr="00083383">
        <w:t xml:space="preserve"> size</w:t>
      </w:r>
      <w:r>
        <w:t>s</w:t>
      </w:r>
      <w:r w:rsidRPr="00083383">
        <w:t xml:space="preserve"> of training dataset. </w:t>
      </w:r>
      <w:r>
        <w:t xml:space="preserve">The result </w:t>
      </w:r>
      <w:r w:rsidR="00E31C01">
        <w:t xml:space="preserve">may </w:t>
      </w:r>
      <w:r>
        <w:t>fluctuate due to randomness, but it is obvious that the performance of both federated and centralized learning can be improved with larger training set, and federated learning always acting at slower speed than the centralized learning.</w:t>
      </w:r>
    </w:p>
    <w:p w14:paraId="0B1ED44A" w14:textId="77777777" w:rsidR="00665F5D" w:rsidRDefault="00665F5D" w:rsidP="00665F5D">
      <w:pPr>
        <w:jc w:val="center"/>
      </w:pPr>
      <w:r>
        <w:rPr>
          <w:noProof/>
        </w:rPr>
        <w:lastRenderedPageBreak/>
        <w:drawing>
          <wp:inline distT="0" distB="0" distL="0" distR="0" wp14:anchorId="2F8DEF80" wp14:editId="7329C71B">
            <wp:extent cx="2451100" cy="1709899"/>
            <wp:effectExtent l="0" t="0" r="635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80208" cy="1730205"/>
                    </a:xfrm>
                    <a:prstGeom prst="rect">
                      <a:avLst/>
                    </a:prstGeom>
                    <a:noFill/>
                    <a:ln>
                      <a:noFill/>
                    </a:ln>
                  </pic:spPr>
                </pic:pic>
              </a:graphicData>
            </a:graphic>
          </wp:inline>
        </w:drawing>
      </w:r>
      <w:r w:rsidRPr="0002709D">
        <w:t xml:space="preserve"> </w:t>
      </w:r>
      <w:r>
        <w:rPr>
          <w:noProof/>
        </w:rPr>
        <w:drawing>
          <wp:inline distT="0" distB="0" distL="0" distR="0" wp14:anchorId="24C84D33" wp14:editId="334650B4">
            <wp:extent cx="2501900" cy="1729800"/>
            <wp:effectExtent l="0" t="0" r="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32348" cy="1750852"/>
                    </a:xfrm>
                    <a:prstGeom prst="rect">
                      <a:avLst/>
                    </a:prstGeom>
                    <a:noFill/>
                    <a:ln>
                      <a:noFill/>
                    </a:ln>
                  </pic:spPr>
                </pic:pic>
              </a:graphicData>
            </a:graphic>
          </wp:inline>
        </w:drawing>
      </w:r>
    </w:p>
    <w:p w14:paraId="2661DADA" w14:textId="6B91E005" w:rsidR="00665F5D" w:rsidRPr="00665F5D" w:rsidRDefault="00665F5D" w:rsidP="00D66D06">
      <w:pPr>
        <w:jc w:val="center"/>
        <w:rPr>
          <w:b/>
          <w:bCs/>
          <w:sz w:val="18"/>
          <w:szCs w:val="18"/>
          <w:lang w:val="en-GB"/>
        </w:rPr>
      </w:pPr>
      <w:r w:rsidRPr="00665F5D">
        <w:rPr>
          <w:b/>
          <w:bCs/>
          <w:sz w:val="18"/>
          <w:szCs w:val="18"/>
          <w:lang w:val="en-GB"/>
        </w:rPr>
        <w:t>Figure 2</w:t>
      </w:r>
      <w:r w:rsidR="00D66D06">
        <w:rPr>
          <w:b/>
          <w:bCs/>
          <w:sz w:val="18"/>
          <w:szCs w:val="18"/>
          <w:lang w:val="en-GB"/>
        </w:rPr>
        <w:t>.</w:t>
      </w:r>
      <w:r w:rsidR="00D66D06">
        <w:rPr>
          <w:rFonts w:hint="eastAsia"/>
          <w:b/>
          <w:bCs/>
          <w:sz w:val="18"/>
          <w:szCs w:val="18"/>
          <w:lang w:val="en-GB" w:eastAsia="zh-CN"/>
        </w:rPr>
        <w:t xml:space="preserve"> </w:t>
      </w:r>
      <w:r w:rsidRPr="00665F5D">
        <w:rPr>
          <w:b/>
          <w:bCs/>
          <w:sz w:val="18"/>
          <w:szCs w:val="18"/>
          <w:lang w:val="en-GB"/>
        </w:rPr>
        <w:t xml:space="preserve">Test is performed under IID circumstance for 500 epochs and Manipulations are implemented on windowed accuracy and loss </w:t>
      </w:r>
      <w:r w:rsidR="00467286">
        <w:rPr>
          <w:b/>
          <w:bCs/>
          <w:sz w:val="18"/>
          <w:szCs w:val="18"/>
          <w:lang w:val="en-GB"/>
        </w:rPr>
        <w:t>(</w:t>
      </w:r>
      <w:r w:rsidRPr="00665F5D">
        <w:rPr>
          <w:b/>
          <w:bCs/>
          <w:sz w:val="18"/>
          <w:szCs w:val="18"/>
          <w:lang w:val="en-GB"/>
        </w:rPr>
        <w:t>window size equals to 21</w:t>
      </w:r>
      <w:r w:rsidR="00467286">
        <w:rPr>
          <w:b/>
          <w:bCs/>
          <w:sz w:val="18"/>
          <w:szCs w:val="18"/>
          <w:lang w:val="en-GB"/>
        </w:rPr>
        <w:t>)</w:t>
      </w:r>
      <w:r w:rsidRPr="00665F5D">
        <w:rPr>
          <w:b/>
          <w:bCs/>
          <w:sz w:val="18"/>
          <w:szCs w:val="18"/>
          <w:lang w:val="en-GB"/>
        </w:rPr>
        <w:t xml:space="preserve">. </w:t>
      </w:r>
      <w:r w:rsidRPr="00665F5D">
        <w:rPr>
          <w:rFonts w:hint="eastAsia"/>
          <w:b/>
          <w:bCs/>
          <w:sz w:val="18"/>
          <w:szCs w:val="18"/>
          <w:lang w:val="en-GB"/>
        </w:rPr>
        <w:t>L</w:t>
      </w:r>
      <w:r w:rsidRPr="00665F5D">
        <w:rPr>
          <w:b/>
          <w:bCs/>
          <w:sz w:val="18"/>
          <w:szCs w:val="18"/>
          <w:lang w:val="en-GB"/>
        </w:rPr>
        <w:t xml:space="preserve">eft: Accuracy at minimal loss under various dataset size. Right: Round index at minimal loss under various dataset size. </w:t>
      </w:r>
    </w:p>
    <w:p w14:paraId="1315A44E" w14:textId="2BBB4EA2" w:rsidR="00665F5D" w:rsidRDefault="00665F5D" w:rsidP="00665F5D">
      <w:r>
        <w:t xml:space="preserve">In previous works we already know that a non-IID training set can result in performance </w:t>
      </w:r>
      <w:r w:rsidRPr="006510FE">
        <w:t>degradation</w:t>
      </w:r>
      <w:r>
        <w:t xml:space="preserve"> in federated learning. </w:t>
      </w:r>
      <w:r w:rsidR="004F1BC9" w:rsidRPr="00A3590A">
        <w:t xml:space="preserve">We </w:t>
      </w:r>
      <w:r w:rsidR="00A3590A">
        <w:t>present</w:t>
      </w:r>
      <w:r w:rsidR="00A8344D" w:rsidRPr="00A3590A">
        <w:t xml:space="preserve"> the skew in label distribution</w:t>
      </w:r>
      <w:r w:rsidR="00A3590A">
        <w:t xml:space="preserve"> simply</w:t>
      </w:r>
      <w:r w:rsidRPr="00A3590A">
        <w:t xml:space="preserve"> b</w:t>
      </w:r>
      <w:r w:rsidR="00715D2D" w:rsidRPr="00A3590A">
        <w:t>y</w:t>
      </w:r>
      <w:r w:rsidRPr="00A3590A">
        <w:t xml:space="preserve"> </w:t>
      </w:r>
      <w:r w:rsidR="00122556">
        <w:t xml:space="preserve">the </w:t>
      </w:r>
      <w:r w:rsidRPr="00A3590A">
        <w:t>available classes in each node.</w:t>
      </w:r>
      <w:r>
        <w:t xml:space="preserve"> </w:t>
      </w:r>
      <w:r w:rsidRPr="0068224D">
        <w:t xml:space="preserve">Figure 3 </w:t>
      </w:r>
      <w:r>
        <w:t>shows federated learning’s behavior at different non-IID levels. It is obvious that a</w:t>
      </w:r>
      <w:r w:rsidRPr="005E1D23">
        <w:t xml:space="preserve">ccuracy and speed will decrease </w:t>
      </w:r>
      <w:r>
        <w:t>when</w:t>
      </w:r>
      <w:r w:rsidRPr="005E1D23">
        <w:t xml:space="preserve"> the degree of non-IID increases.</w:t>
      </w:r>
    </w:p>
    <w:p w14:paraId="404D0646" w14:textId="77777777" w:rsidR="00665F5D" w:rsidRDefault="00665F5D" w:rsidP="00665F5D">
      <w:pPr>
        <w:jc w:val="center"/>
      </w:pPr>
      <w:r>
        <w:rPr>
          <w:noProof/>
          <w:sz w:val="18"/>
          <w:szCs w:val="18"/>
        </w:rPr>
        <w:drawing>
          <wp:inline distT="0" distB="0" distL="0" distR="0" wp14:anchorId="2B92E58E" wp14:editId="3D7D3C19">
            <wp:extent cx="2451042" cy="1555750"/>
            <wp:effectExtent l="0" t="0" r="6985"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66999" cy="1565878"/>
                    </a:xfrm>
                    <a:prstGeom prst="rect">
                      <a:avLst/>
                    </a:prstGeom>
                    <a:noFill/>
                    <a:ln>
                      <a:noFill/>
                    </a:ln>
                  </pic:spPr>
                </pic:pic>
              </a:graphicData>
            </a:graphic>
          </wp:inline>
        </w:drawing>
      </w:r>
      <w:r w:rsidRPr="009161F6">
        <w:rPr>
          <w:noProof/>
          <w:sz w:val="18"/>
          <w:szCs w:val="18"/>
        </w:rPr>
        <w:t xml:space="preserve"> </w:t>
      </w:r>
      <w:r>
        <w:rPr>
          <w:noProof/>
          <w:sz w:val="18"/>
          <w:szCs w:val="18"/>
        </w:rPr>
        <w:t xml:space="preserve"> </w:t>
      </w:r>
      <w:r>
        <w:rPr>
          <w:noProof/>
          <w:sz w:val="18"/>
          <w:szCs w:val="18"/>
        </w:rPr>
        <w:drawing>
          <wp:inline distT="0" distB="0" distL="0" distR="0" wp14:anchorId="087757D0" wp14:editId="65707A09">
            <wp:extent cx="2438400" cy="1533949"/>
            <wp:effectExtent l="0" t="0" r="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5063" cy="1569595"/>
                    </a:xfrm>
                    <a:prstGeom prst="rect">
                      <a:avLst/>
                    </a:prstGeom>
                    <a:noFill/>
                    <a:ln>
                      <a:noFill/>
                    </a:ln>
                  </pic:spPr>
                </pic:pic>
              </a:graphicData>
            </a:graphic>
          </wp:inline>
        </w:drawing>
      </w:r>
    </w:p>
    <w:p w14:paraId="3C7D8416" w14:textId="70758BC2" w:rsidR="00665F5D" w:rsidRPr="00665F5D" w:rsidRDefault="00665F5D" w:rsidP="00183101">
      <w:pPr>
        <w:jc w:val="center"/>
        <w:rPr>
          <w:b/>
          <w:bCs/>
          <w:sz w:val="18"/>
          <w:szCs w:val="18"/>
          <w:lang w:val="en-GB"/>
        </w:rPr>
      </w:pPr>
      <w:r w:rsidRPr="00665F5D">
        <w:rPr>
          <w:b/>
          <w:bCs/>
          <w:sz w:val="18"/>
          <w:szCs w:val="18"/>
          <w:lang w:val="en-GB"/>
        </w:rPr>
        <w:t>Figure</w:t>
      </w:r>
      <w:r w:rsidR="00183101">
        <w:rPr>
          <w:b/>
          <w:bCs/>
          <w:sz w:val="18"/>
          <w:szCs w:val="18"/>
          <w:lang w:val="en-GB"/>
        </w:rPr>
        <w:t xml:space="preserve"> 3. Test records </w:t>
      </w:r>
      <w:r w:rsidRPr="00665F5D">
        <w:rPr>
          <w:b/>
          <w:bCs/>
          <w:sz w:val="18"/>
          <w:szCs w:val="18"/>
          <w:lang w:val="en-GB"/>
        </w:rPr>
        <w:t>with dataset of size 4000 for 500 epochs</w:t>
      </w:r>
      <w:r w:rsidR="00C672EC">
        <w:rPr>
          <w:b/>
          <w:bCs/>
          <w:sz w:val="18"/>
          <w:szCs w:val="18"/>
          <w:lang w:val="en-GB"/>
        </w:rPr>
        <w:t>.</w:t>
      </w:r>
      <w:r w:rsidRPr="00665F5D">
        <w:rPr>
          <w:b/>
          <w:bCs/>
          <w:sz w:val="18"/>
          <w:szCs w:val="18"/>
          <w:lang w:val="en-GB"/>
        </w:rPr>
        <w:t xml:space="preserve"> Manipulations are implemented on windowed accuracy and loss </w:t>
      </w:r>
      <w:r w:rsidR="00551101">
        <w:rPr>
          <w:b/>
          <w:bCs/>
          <w:sz w:val="18"/>
          <w:szCs w:val="18"/>
          <w:lang w:val="en-GB"/>
        </w:rPr>
        <w:t>(</w:t>
      </w:r>
      <w:r w:rsidRPr="00665F5D">
        <w:rPr>
          <w:b/>
          <w:bCs/>
          <w:sz w:val="18"/>
          <w:szCs w:val="18"/>
          <w:lang w:val="en-GB"/>
        </w:rPr>
        <w:t>window size equals to 21</w:t>
      </w:r>
      <w:r w:rsidR="00551101">
        <w:rPr>
          <w:b/>
          <w:bCs/>
          <w:sz w:val="18"/>
          <w:szCs w:val="18"/>
          <w:lang w:val="en-GB"/>
        </w:rPr>
        <w:t>)</w:t>
      </w:r>
      <w:r w:rsidRPr="00665F5D">
        <w:rPr>
          <w:b/>
          <w:bCs/>
          <w:sz w:val="18"/>
          <w:szCs w:val="18"/>
          <w:lang w:val="en-GB"/>
        </w:rPr>
        <w:t>. Left: Accuracy at minimal loss under various IID or non-IID circumstances. Right: Round index at minimal loss under various IID or non-IID circumstances.</w:t>
      </w:r>
    </w:p>
    <w:p w14:paraId="364109CC" w14:textId="21A74EBC" w:rsidR="00665F5D" w:rsidRDefault="00665F5D" w:rsidP="00665F5D">
      <w:r>
        <w:t>We also have observed a weird trend when testing between dataset of size 4000 and 40000 under 2 class non-IID circumstances. In other circumstances, training with larger dataset always result in higher accuracy, while in this circumstance the trend is inverted.</w:t>
      </w:r>
      <w:r w:rsidR="0072581F">
        <w:t xml:space="preserve"> This inverted trend is also detectable in other 2 class and IID circumstances</w:t>
      </w:r>
      <w:r w:rsidR="001217ED">
        <w:t xml:space="preserve">, indicating </w:t>
      </w:r>
      <w:r w:rsidR="000E7D04">
        <w:t xml:space="preserve">a possibility </w:t>
      </w:r>
      <w:r w:rsidR="001217ED">
        <w:t xml:space="preserve">that </w:t>
      </w:r>
      <w:r w:rsidR="00736D63">
        <w:t>training</w:t>
      </w:r>
      <w:r w:rsidR="001217ED">
        <w:t xml:space="preserve"> with larger dataset can be influenced more when </w:t>
      </w:r>
      <w:r w:rsidR="00C91120">
        <w:t>system</w:t>
      </w:r>
      <w:r w:rsidR="001217ED">
        <w:t xml:space="preserve"> is seriously non-IID.</w:t>
      </w:r>
    </w:p>
    <w:p w14:paraId="7821ADB9" w14:textId="77777777" w:rsidR="00665F5D" w:rsidRDefault="00665F5D" w:rsidP="00550099">
      <w:pPr>
        <w:jc w:val="center"/>
      </w:pPr>
      <w:r>
        <w:rPr>
          <w:noProof/>
        </w:rPr>
        <w:lastRenderedPageBreak/>
        <w:drawing>
          <wp:inline distT="0" distB="0" distL="0" distR="0" wp14:anchorId="2706A34E" wp14:editId="44B3C0BA">
            <wp:extent cx="2533650" cy="1598613"/>
            <wp:effectExtent l="0" t="0" r="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04159" cy="1643101"/>
                    </a:xfrm>
                    <a:prstGeom prst="rect">
                      <a:avLst/>
                    </a:prstGeom>
                    <a:noFill/>
                    <a:ln>
                      <a:noFill/>
                    </a:ln>
                  </pic:spPr>
                </pic:pic>
              </a:graphicData>
            </a:graphic>
          </wp:inline>
        </w:drawing>
      </w:r>
    </w:p>
    <w:p w14:paraId="174714A9" w14:textId="154A6D9C" w:rsidR="001D3555" w:rsidRPr="00D66D06" w:rsidRDefault="00665F5D" w:rsidP="005829BC">
      <w:pPr>
        <w:jc w:val="center"/>
        <w:rPr>
          <w:b/>
          <w:bCs/>
          <w:sz w:val="18"/>
          <w:szCs w:val="18"/>
          <w:lang w:val="en-GB"/>
        </w:rPr>
      </w:pPr>
      <w:r w:rsidRPr="00D66D06">
        <w:rPr>
          <w:b/>
          <w:bCs/>
          <w:sz w:val="18"/>
          <w:szCs w:val="18"/>
          <w:lang w:val="en-GB"/>
        </w:rPr>
        <w:t>Figure 4</w:t>
      </w:r>
      <w:r w:rsidR="003F6235" w:rsidRPr="00D66D06">
        <w:rPr>
          <w:b/>
          <w:bCs/>
          <w:sz w:val="18"/>
          <w:szCs w:val="18"/>
          <w:lang w:val="en-GB"/>
        </w:rPr>
        <w:t xml:space="preserve">. </w:t>
      </w:r>
      <w:r w:rsidRPr="00D66D06">
        <w:rPr>
          <w:rFonts w:hint="eastAsia"/>
          <w:b/>
          <w:bCs/>
          <w:sz w:val="18"/>
          <w:szCs w:val="18"/>
          <w:lang w:val="en-GB"/>
        </w:rPr>
        <w:t>T</w:t>
      </w:r>
      <w:r w:rsidRPr="00D66D06">
        <w:rPr>
          <w:b/>
          <w:bCs/>
          <w:sz w:val="18"/>
          <w:szCs w:val="18"/>
          <w:lang w:val="en-GB"/>
        </w:rPr>
        <w:t>est record of training with dataset of size 4000 and 40000 under 2 class non-IID circumstance.</w:t>
      </w:r>
      <w:r w:rsidR="003F6235" w:rsidRPr="00D66D06">
        <w:rPr>
          <w:b/>
          <w:bCs/>
          <w:sz w:val="18"/>
          <w:szCs w:val="18"/>
          <w:lang w:val="en-GB"/>
        </w:rPr>
        <w:t xml:space="preserve"> </w:t>
      </w:r>
      <w:r w:rsidRPr="00D66D06">
        <w:rPr>
          <w:b/>
          <w:bCs/>
          <w:sz w:val="18"/>
          <w:szCs w:val="18"/>
          <w:lang w:val="en-GB"/>
        </w:rPr>
        <w:t xml:space="preserve">Manipulations are implemented on windowed accuracy and loss </w:t>
      </w:r>
      <w:r w:rsidR="00551101" w:rsidRPr="00D66D06">
        <w:rPr>
          <w:b/>
          <w:bCs/>
          <w:sz w:val="18"/>
          <w:szCs w:val="18"/>
          <w:lang w:val="en-GB"/>
        </w:rPr>
        <w:t>(</w:t>
      </w:r>
      <w:r w:rsidRPr="00D66D06">
        <w:rPr>
          <w:b/>
          <w:bCs/>
          <w:sz w:val="18"/>
          <w:szCs w:val="18"/>
          <w:lang w:val="en-GB"/>
        </w:rPr>
        <w:t>window size equals to 21</w:t>
      </w:r>
      <w:r w:rsidR="00551101" w:rsidRPr="00D66D06">
        <w:rPr>
          <w:b/>
          <w:bCs/>
          <w:sz w:val="18"/>
          <w:szCs w:val="18"/>
          <w:lang w:val="en-GB"/>
        </w:rPr>
        <w:t>)</w:t>
      </w:r>
      <w:r w:rsidRPr="00D66D06">
        <w:rPr>
          <w:b/>
          <w:bCs/>
          <w:sz w:val="18"/>
          <w:szCs w:val="18"/>
          <w:lang w:val="en-GB"/>
        </w:rPr>
        <w:t>.</w:t>
      </w:r>
    </w:p>
    <w:p w14:paraId="39475965" w14:textId="1CF060AD" w:rsidR="001D3555" w:rsidRDefault="001D3555" w:rsidP="001D3555">
      <w:pPr>
        <w:pStyle w:val="3"/>
      </w:pPr>
      <w:bookmarkStart w:id="18" w:name="_Toc41822832"/>
      <w:r w:rsidRPr="001D3555">
        <w:t>Default Simulation Settings</w:t>
      </w:r>
      <w:bookmarkEnd w:id="18"/>
    </w:p>
    <w:p w14:paraId="60AC630D" w14:textId="07416BE1" w:rsidR="00EF009E" w:rsidRDefault="00EF009E" w:rsidP="00EF009E">
      <w:r>
        <w:t>We select a balanced total training set of size 4000 or 40000 and apply evaluation with C</w:t>
      </w:r>
      <w:r w:rsidR="001F4525">
        <w:t>IFAR</w:t>
      </w:r>
      <w:r>
        <w:t>10’s whole testing set. Training set are distributed to 10 or 40 nodes depending on the experimental design. Client nodes are in equal size and samples from available classes within a node are balanced. By default, local epochs are set to 1 and global rounds are set to 1000. Evaluation is performed by the central node. In each scenario, we change 1 parameter and compare it to the one without that change.</w:t>
      </w:r>
    </w:p>
    <w:p w14:paraId="4CB9990D" w14:textId="5C947388" w:rsidR="001D3555" w:rsidRPr="00EF009E" w:rsidRDefault="00EF009E" w:rsidP="001D3555">
      <w:pPr>
        <w:rPr>
          <w:color w:val="000000" w:themeColor="text1"/>
        </w:rPr>
      </w:pPr>
      <w:r>
        <w:rPr>
          <w:color w:val="000000" w:themeColor="text1"/>
        </w:rPr>
        <w:t>S</w:t>
      </w:r>
      <w:r w:rsidRPr="00074F4A">
        <w:rPr>
          <w:color w:val="000000" w:themeColor="text1"/>
        </w:rPr>
        <w:t>cenario</w:t>
      </w:r>
      <w:r>
        <w:rPr>
          <w:color w:val="000000" w:themeColor="text1"/>
        </w:rPr>
        <w:t>s are tested</w:t>
      </w:r>
      <w:r w:rsidRPr="00074F4A">
        <w:rPr>
          <w:color w:val="000000" w:themeColor="text1"/>
        </w:rPr>
        <w:t xml:space="preserve"> under 2 class, 5 class and IID circumstances with dataset of size 4000</w:t>
      </w:r>
      <w:r>
        <w:rPr>
          <w:color w:val="000000" w:themeColor="text1"/>
        </w:rPr>
        <w:t xml:space="preserve"> (4k dataset)</w:t>
      </w:r>
      <w:r w:rsidRPr="00074F4A">
        <w:rPr>
          <w:color w:val="000000" w:themeColor="text1"/>
        </w:rPr>
        <w:t xml:space="preserve"> and under 2 class, 3 class, 5 class and IID circumstances with dataset of size 40000</w:t>
      </w:r>
      <w:r>
        <w:rPr>
          <w:color w:val="000000" w:themeColor="text1"/>
        </w:rPr>
        <w:t xml:space="preserve"> (40k dataset)</w:t>
      </w:r>
      <w:r w:rsidRPr="00074F4A">
        <w:rPr>
          <w:color w:val="000000" w:themeColor="text1"/>
        </w:rPr>
        <w:t xml:space="preserve">. </w:t>
      </w:r>
      <w:r>
        <w:rPr>
          <w:color w:val="000000" w:themeColor="text1"/>
        </w:rPr>
        <w:t>Early stopping of 500 rounds has been applied to testing with 4k dataset.</w:t>
      </w:r>
    </w:p>
    <w:p w14:paraId="013D49BE" w14:textId="07315727" w:rsidR="001D3555" w:rsidRDefault="001D3555" w:rsidP="001D3555">
      <w:pPr>
        <w:pStyle w:val="3"/>
      </w:pPr>
      <w:bookmarkStart w:id="19" w:name="_Toc41822833"/>
      <w:r w:rsidRPr="001D3555">
        <w:t>Model Poisoning</w:t>
      </w:r>
      <w:bookmarkEnd w:id="19"/>
    </w:p>
    <w:p w14:paraId="2260F722" w14:textId="77777777" w:rsidR="006B002A" w:rsidRDefault="006B002A" w:rsidP="006B002A">
      <w:r>
        <w:t xml:space="preserve">We test this scenario where there is an abnormal node that returns arbitrary weights at each global round. We split the training set to 10 nodes and added in an abnormal node who claims to be 1% or 10% as large as total training dataset. </w:t>
      </w:r>
    </w:p>
    <w:p w14:paraId="0AE914F7" w14:textId="66074EB2" w:rsidR="001D3555" w:rsidRPr="006B002A" w:rsidRDefault="006B002A" w:rsidP="001D3555">
      <w:r>
        <w:rPr>
          <w:rFonts w:hint="eastAsia"/>
        </w:rPr>
        <w:t>T</w:t>
      </w:r>
      <w:r>
        <w:t xml:space="preserve">esting is performed with </w:t>
      </w:r>
      <w:r w:rsidR="00466177">
        <w:t xml:space="preserve">both </w:t>
      </w:r>
      <w:r>
        <w:t>4k and 40k dataset. Additional tests of 3% abnormal node size are performed with 40k dataset. Other addition tests of poisoning frequency and poisoning data are performed with 40k dataset under IID condition.</w:t>
      </w:r>
    </w:p>
    <w:p w14:paraId="2742AD88" w14:textId="2AD5F823" w:rsidR="001D3555" w:rsidRDefault="001D3555" w:rsidP="001D3555">
      <w:pPr>
        <w:pStyle w:val="3"/>
      </w:pPr>
      <w:bookmarkStart w:id="20" w:name="_Toc41822834"/>
      <w:r w:rsidRPr="001D3555">
        <w:t>Data Dispersion</w:t>
      </w:r>
      <w:bookmarkEnd w:id="20"/>
    </w:p>
    <w:p w14:paraId="6D9D173A" w14:textId="38EAFD77" w:rsidR="001D3555" w:rsidRPr="006B002A" w:rsidRDefault="006B002A" w:rsidP="006B002A">
      <w:pPr>
        <w:tabs>
          <w:tab w:val="num" w:pos="720"/>
        </w:tabs>
      </w:pPr>
      <w:r>
        <w:rPr>
          <w:rFonts w:hint="eastAsia"/>
        </w:rPr>
        <w:t>I</w:t>
      </w:r>
      <w:r>
        <w:t xml:space="preserve">n some tests we distribute our data to 10 clients, in other tests to 40 clients. In this scenario, we compare the training performance between 10 client and 40 client cases in default settings. </w:t>
      </w:r>
      <w:r w:rsidR="00F65A3C">
        <w:rPr>
          <w:rFonts w:hint="eastAsia"/>
        </w:rPr>
        <w:t>T</w:t>
      </w:r>
      <w:r w:rsidR="00F65A3C">
        <w:t>esting is performed with both 4k and 40k dataset.</w:t>
      </w:r>
    </w:p>
    <w:p w14:paraId="4407F407" w14:textId="3E90F4F8" w:rsidR="001D3555" w:rsidRDefault="001D3555" w:rsidP="001D3555">
      <w:pPr>
        <w:pStyle w:val="3"/>
      </w:pPr>
      <w:bookmarkStart w:id="21" w:name="_Toc41822835"/>
      <w:r w:rsidRPr="001D3555">
        <w:t>Delayed Update</w:t>
      </w:r>
      <w:bookmarkEnd w:id="21"/>
    </w:p>
    <w:p w14:paraId="335EA8E8" w14:textId="71901232" w:rsidR="006B002A" w:rsidRDefault="006B002A" w:rsidP="006B002A">
      <w:pPr>
        <w:tabs>
          <w:tab w:val="num" w:pos="720"/>
        </w:tabs>
      </w:pPr>
      <w:r>
        <w:t>In this scenario, some nodes update at slower speed than others. We split the training set to 40 nodes and test the situation from 2 aspects</w:t>
      </w:r>
      <w:r w:rsidR="0003147B">
        <w:t>.</w:t>
      </w:r>
      <w:r w:rsidR="00F65A3C">
        <w:t xml:space="preserve"> </w:t>
      </w:r>
      <w:r w:rsidR="00F65A3C">
        <w:rPr>
          <w:rFonts w:hint="eastAsia"/>
        </w:rPr>
        <w:t>T</w:t>
      </w:r>
      <w:r w:rsidR="00F65A3C">
        <w:t>esting is performed with both 4k and 40k dataset.</w:t>
      </w:r>
    </w:p>
    <w:p w14:paraId="51829051" w14:textId="758BDA89" w:rsidR="006B002A" w:rsidRDefault="00BE73BF" w:rsidP="0003147B">
      <w:pPr>
        <w:spacing w:after="160" w:line="300" w:lineRule="auto"/>
      </w:pPr>
      <w:r>
        <w:t>From</w:t>
      </w:r>
      <w:r w:rsidR="0003147B">
        <w:t xml:space="preserve"> the first aspect we test various</w:t>
      </w:r>
      <w:r w:rsidR="006B002A">
        <w:t xml:space="preserve"> proportion of delayed nodes</w:t>
      </w:r>
      <w:r w:rsidR="0003147B">
        <w:t xml:space="preserve">. </w:t>
      </w:r>
      <w:r w:rsidR="006B002A">
        <w:t xml:space="preserve"> 20%, 50% and 80% (with 4k dataset) or 25%, 50% and 75% (with 40k dataset) of nodes </w:t>
      </w:r>
      <w:r w:rsidR="0003147B">
        <w:t xml:space="preserve">are </w:t>
      </w:r>
      <w:r w:rsidR="006B002A">
        <w:t xml:space="preserve">delayed, they load the </w:t>
      </w:r>
      <w:r w:rsidR="006B002A">
        <w:lastRenderedPageBreak/>
        <w:t>weights at global round n, and upload the weights at global round n+3. New weights won’t be loaded until current weights are uploaded.</w:t>
      </w:r>
    </w:p>
    <w:p w14:paraId="5A12B352" w14:textId="2BEAAEE2" w:rsidR="001D3555" w:rsidRPr="006B002A" w:rsidRDefault="00BE73BF" w:rsidP="00BE73BF">
      <w:pPr>
        <w:tabs>
          <w:tab w:val="num" w:pos="720"/>
        </w:tabs>
        <w:spacing w:after="160" w:line="300" w:lineRule="auto"/>
      </w:pPr>
      <w:r>
        <w:t>From the secone aspect we test various</w:t>
      </w:r>
      <w:r w:rsidR="006B002A">
        <w:t xml:space="preserve"> speed of delayed nodes: 20% of nodes </w:t>
      </w:r>
      <w:r w:rsidR="002C6D96">
        <w:t xml:space="preserve">are </w:t>
      </w:r>
      <w:r w:rsidR="006B002A">
        <w:t>delayed (with both 4k and 40k dataset), they load the weights at global round n, and upload the weights at global round n+3, n+12 or n+30. New weights won’t be loaded until current weights are uploaded.</w:t>
      </w:r>
    </w:p>
    <w:p w14:paraId="13A98BA3" w14:textId="002989AD" w:rsidR="001D3555" w:rsidRPr="001D3555" w:rsidRDefault="001D3555" w:rsidP="001D3555">
      <w:pPr>
        <w:pStyle w:val="3"/>
      </w:pPr>
      <w:bookmarkStart w:id="22" w:name="_Toc41822836"/>
      <w:r w:rsidRPr="001D3555">
        <w:t>Share data strategy</w:t>
      </w:r>
      <w:bookmarkEnd w:id="22"/>
    </w:p>
    <w:p w14:paraId="76D1A7DB" w14:textId="3E007626" w:rsidR="00336C31" w:rsidRPr="002920E2" w:rsidRDefault="00336C31" w:rsidP="00336C31">
      <w:pPr>
        <w:tabs>
          <w:tab w:val="num" w:pos="720"/>
        </w:tabs>
        <w:rPr>
          <w:rFonts w:cs="Times New Roman"/>
          <w:szCs w:val="24"/>
        </w:rPr>
      </w:pPr>
      <w:r w:rsidRPr="002920E2">
        <w:rPr>
          <w:rFonts w:cs="Times New Roman"/>
          <w:szCs w:val="24"/>
        </w:rPr>
        <w:t>In previous tests, 1 class non-IID never behaves better than random. A research suggest</w:t>
      </w:r>
      <w:r w:rsidR="00100131">
        <w:rPr>
          <w:rFonts w:cs="Times New Roman"/>
          <w:szCs w:val="24"/>
        </w:rPr>
        <w:t>s</w:t>
      </w:r>
      <w:r w:rsidRPr="002920E2">
        <w:rPr>
          <w:rFonts w:cs="Times New Roman"/>
          <w:szCs w:val="24"/>
        </w:rPr>
        <w:t xml:space="preserve"> a data-sharing strategy that can improve the training performance over 1 class non-IID data </w:t>
      </w:r>
      <w:r w:rsidRPr="002920E2">
        <w:rPr>
          <w:rFonts w:cs="Times New Roman"/>
          <w:szCs w:val="24"/>
        </w:rPr>
        <w:fldChar w:fldCharType="begin"/>
      </w:r>
      <w:r w:rsidRPr="002920E2">
        <w:rPr>
          <w:rFonts w:cs="Times New Roman"/>
          <w:szCs w:val="24"/>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Pr="002920E2">
        <w:rPr>
          <w:rFonts w:cs="Times New Roman"/>
          <w:szCs w:val="24"/>
        </w:rPr>
        <w:fldChar w:fldCharType="separate"/>
      </w:r>
      <w:r w:rsidRPr="002920E2">
        <w:rPr>
          <w:rFonts w:eastAsia="等线" w:cs="Times New Roman"/>
          <w:szCs w:val="24"/>
        </w:rPr>
        <w:t xml:space="preserve">(Zhao </w:t>
      </w:r>
      <w:r w:rsidRPr="002920E2">
        <w:rPr>
          <w:rFonts w:eastAsia="等线" w:cs="Times New Roman"/>
          <w:i/>
          <w:iCs/>
          <w:szCs w:val="24"/>
        </w:rPr>
        <w:t>et al.</w:t>
      </w:r>
      <w:r w:rsidRPr="002920E2">
        <w:rPr>
          <w:rFonts w:eastAsia="等线" w:cs="Times New Roman"/>
          <w:szCs w:val="24"/>
        </w:rPr>
        <w:t xml:space="preserve"> 2018)</w:t>
      </w:r>
      <w:r w:rsidRPr="002920E2">
        <w:rPr>
          <w:rFonts w:cs="Times New Roman"/>
          <w:szCs w:val="24"/>
        </w:rPr>
        <w:fldChar w:fldCharType="end"/>
      </w:r>
      <w:r w:rsidRPr="002920E2">
        <w:rPr>
          <w:rFonts w:cs="Times New Roman"/>
          <w:szCs w:val="24"/>
        </w:rPr>
        <w:t xml:space="preserve">. The author assumes a small IID set (2.5% to 25% as large as total training dataset) can be published for pre-training the model or sharing between nodes. </w:t>
      </w:r>
    </w:p>
    <w:p w14:paraId="733AA48A" w14:textId="157904CA" w:rsidR="00E3783F" w:rsidRDefault="00336C31" w:rsidP="00336C31">
      <w:pPr>
        <w:tabs>
          <w:tab w:val="num" w:pos="720"/>
        </w:tabs>
      </w:pPr>
      <w:r w:rsidRPr="002920E2">
        <w:rPr>
          <w:rFonts w:cs="Times New Roman"/>
          <w:szCs w:val="24"/>
        </w:rPr>
        <w:t>In this scenario, we attempt to 3 different methods of using the shared data.</w:t>
      </w:r>
      <w:r w:rsidR="00242280" w:rsidRPr="00242280">
        <w:rPr>
          <w:rFonts w:hint="eastAsia"/>
        </w:rPr>
        <w:t xml:space="preserve"> </w:t>
      </w:r>
      <w:r w:rsidR="00242280">
        <w:rPr>
          <w:rFonts w:hint="eastAsia"/>
        </w:rPr>
        <w:t>T</w:t>
      </w:r>
      <w:r w:rsidR="00242280">
        <w:t xml:space="preserve">esting is performed with </w:t>
      </w:r>
      <w:r w:rsidR="001F26DF">
        <w:t>only</w:t>
      </w:r>
      <w:r w:rsidR="00242280">
        <w:t xml:space="preserve"> 4k dataset</w:t>
      </w:r>
      <w:r w:rsidR="001F26DF">
        <w:t xml:space="preserve"> and sharing amout as large as 2.5% as the total testing set</w:t>
      </w:r>
      <w:r w:rsidR="00242280">
        <w:t>.</w:t>
      </w:r>
      <w:r w:rsidR="00E3783F">
        <w:t xml:space="preserve"> To save time, we tested only with 1 class and 5 class non-IID circumstances for 200 rounds</w:t>
      </w:r>
      <w:r w:rsidR="006F5B6C">
        <w:t xml:space="preserve">. </w:t>
      </w:r>
    </w:p>
    <w:p w14:paraId="4495B9E8" w14:textId="41583455" w:rsidR="001D3555" w:rsidRPr="00336C31" w:rsidRDefault="00E3783F" w:rsidP="00336C31">
      <w:pPr>
        <w:tabs>
          <w:tab w:val="num" w:pos="720"/>
        </w:tabs>
        <w:rPr>
          <w:rFonts w:cs="Times New Roman"/>
          <w:szCs w:val="24"/>
        </w:rPr>
      </w:pPr>
      <w:r>
        <w:rPr>
          <w:rFonts w:cs="Times New Roman"/>
          <w:szCs w:val="24"/>
        </w:rPr>
        <w:t>Using this strategy, a</w:t>
      </w:r>
      <w:r w:rsidR="00336C31" w:rsidRPr="002920E2">
        <w:rPr>
          <w:rFonts w:cs="Times New Roman"/>
          <w:szCs w:val="24"/>
        </w:rPr>
        <w:t xml:space="preserve">fter receiving the shared data, each client node will contain a mixed sample pool of shared and local data. Method 1 is the direct usage of the entire pool. Method 2 will </w:t>
      </w:r>
      <w:r w:rsidR="001F71B2">
        <w:rPr>
          <w:rFonts w:cs="Times New Roman"/>
          <w:szCs w:val="24"/>
        </w:rPr>
        <w:t>under</w:t>
      </w:r>
      <w:r w:rsidR="00336C31" w:rsidRPr="002920E2">
        <w:rPr>
          <w:rFonts w:cs="Times New Roman"/>
          <w:szCs w:val="24"/>
        </w:rPr>
        <w:t xml:space="preserve">sample </w:t>
      </w:r>
      <w:r w:rsidR="001F71B2">
        <w:rPr>
          <w:rFonts w:cs="Times New Roman"/>
          <w:szCs w:val="24"/>
        </w:rPr>
        <w:t>a</w:t>
      </w:r>
      <w:r w:rsidR="00336C31" w:rsidRPr="002920E2">
        <w:rPr>
          <w:rFonts w:cs="Times New Roman"/>
          <w:szCs w:val="24"/>
        </w:rPr>
        <w:t xml:space="preserve"> </w:t>
      </w:r>
      <w:r w:rsidR="001F71B2">
        <w:rPr>
          <w:rFonts w:cs="Times New Roman"/>
          <w:szCs w:val="24"/>
        </w:rPr>
        <w:t>balanced</w:t>
      </w:r>
      <w:r w:rsidR="00336C31" w:rsidRPr="002920E2">
        <w:rPr>
          <w:rFonts w:cs="Times New Roman"/>
          <w:szCs w:val="24"/>
        </w:rPr>
        <w:t xml:space="preserve"> </w:t>
      </w:r>
      <w:r w:rsidR="001F71B2">
        <w:rPr>
          <w:rFonts w:cs="Times New Roman"/>
          <w:szCs w:val="24"/>
        </w:rPr>
        <w:t>sub</w:t>
      </w:r>
      <w:r w:rsidR="00336C31" w:rsidRPr="002920E2">
        <w:rPr>
          <w:rFonts w:cs="Times New Roman"/>
          <w:szCs w:val="24"/>
        </w:rPr>
        <w:t>set from the pool</w:t>
      </w:r>
      <w:r w:rsidR="001F71B2">
        <w:rPr>
          <w:rFonts w:cs="Times New Roman"/>
          <w:szCs w:val="24"/>
        </w:rPr>
        <w:t xml:space="preserve"> (using ’</w:t>
      </w:r>
      <w:r w:rsidR="001F71B2" w:rsidRPr="001F71B2">
        <w:t xml:space="preserve"> </w:t>
      </w:r>
      <w:r w:rsidR="001F71B2" w:rsidRPr="001F71B2">
        <w:rPr>
          <w:rFonts w:cs="Times New Roman"/>
          <w:szCs w:val="24"/>
        </w:rPr>
        <w:t>RandomUnderSampler</w:t>
      </w:r>
      <w:r w:rsidR="001F71B2">
        <w:rPr>
          <w:rFonts w:cs="Times New Roman"/>
          <w:szCs w:val="24"/>
        </w:rPr>
        <w:t>’ from the ’</w:t>
      </w:r>
      <w:r w:rsidR="001F71B2" w:rsidRPr="001F71B2">
        <w:t xml:space="preserve"> </w:t>
      </w:r>
      <w:r w:rsidR="001F71B2" w:rsidRPr="001F71B2">
        <w:rPr>
          <w:rFonts w:cs="Times New Roman"/>
          <w:szCs w:val="24"/>
        </w:rPr>
        <w:t>imblearn</w:t>
      </w:r>
      <w:r w:rsidR="001F71B2">
        <w:rPr>
          <w:rFonts w:cs="Times New Roman"/>
          <w:szCs w:val="24"/>
        </w:rPr>
        <w:t>’ package)</w:t>
      </w:r>
      <w:r w:rsidR="00336C31" w:rsidRPr="002920E2">
        <w:rPr>
          <w:rFonts w:cs="Times New Roman"/>
          <w:szCs w:val="24"/>
        </w:rPr>
        <w:t xml:space="preserve">. Method 3 will </w:t>
      </w:r>
      <w:r w:rsidR="001F71B2">
        <w:rPr>
          <w:rFonts w:cs="Times New Roman"/>
          <w:szCs w:val="24"/>
        </w:rPr>
        <w:t>over</w:t>
      </w:r>
      <w:r w:rsidR="001F71B2" w:rsidRPr="002920E2">
        <w:rPr>
          <w:rFonts w:cs="Times New Roman"/>
          <w:szCs w:val="24"/>
        </w:rPr>
        <w:t>sample</w:t>
      </w:r>
      <w:r w:rsidR="001F71B2">
        <w:rPr>
          <w:rFonts w:cs="Times New Roman"/>
          <w:szCs w:val="24"/>
        </w:rPr>
        <w:t xml:space="preserve"> the pool (we test both ’</w:t>
      </w:r>
      <w:r w:rsidR="001F71B2" w:rsidRPr="001F71B2">
        <w:t xml:space="preserve"> </w:t>
      </w:r>
      <w:r w:rsidR="001F71B2" w:rsidRPr="001F71B2">
        <w:rPr>
          <w:rFonts w:cs="Times New Roman"/>
          <w:szCs w:val="24"/>
        </w:rPr>
        <w:t>SMOTENC</w:t>
      </w:r>
      <w:r w:rsidR="001F71B2">
        <w:rPr>
          <w:rFonts w:cs="Times New Roman"/>
          <w:szCs w:val="24"/>
        </w:rPr>
        <w:t>’ and ’</w:t>
      </w:r>
      <w:r w:rsidR="001F71B2" w:rsidRPr="001F71B2">
        <w:t xml:space="preserve"> </w:t>
      </w:r>
      <w:r w:rsidR="001F71B2" w:rsidRPr="001F71B2">
        <w:rPr>
          <w:rFonts w:cs="Times New Roman"/>
          <w:szCs w:val="24"/>
        </w:rPr>
        <w:t>ADASYN</w:t>
      </w:r>
      <w:r w:rsidR="001F71B2">
        <w:rPr>
          <w:rFonts w:cs="Times New Roman"/>
          <w:szCs w:val="24"/>
        </w:rPr>
        <w:t>’ from the ’</w:t>
      </w:r>
      <w:r w:rsidR="001F71B2" w:rsidRPr="001F71B2">
        <w:t xml:space="preserve"> </w:t>
      </w:r>
      <w:r w:rsidR="001F71B2" w:rsidRPr="001F71B2">
        <w:rPr>
          <w:rFonts w:cs="Times New Roman"/>
          <w:szCs w:val="24"/>
        </w:rPr>
        <w:t>imblearn</w:t>
      </w:r>
      <w:r w:rsidR="001F71B2">
        <w:rPr>
          <w:rFonts w:cs="Times New Roman"/>
          <w:szCs w:val="24"/>
        </w:rPr>
        <w:t>’ package)</w:t>
      </w:r>
      <w:r w:rsidR="00336C31" w:rsidRPr="002920E2">
        <w:rPr>
          <w:rFonts w:cs="Times New Roman"/>
          <w:szCs w:val="24"/>
        </w:rPr>
        <w:t xml:space="preserve">. </w:t>
      </w:r>
    </w:p>
    <w:p w14:paraId="29F113BD" w14:textId="178DA5E7" w:rsidR="00CE0A30" w:rsidRPr="00695ECF" w:rsidRDefault="001D3555" w:rsidP="00CE0A30">
      <w:pPr>
        <w:pStyle w:val="2"/>
        <w:rPr>
          <w:lang w:val="en-GB"/>
        </w:rPr>
      </w:pPr>
      <w:bookmarkStart w:id="23" w:name="_Toc41822837"/>
      <w:r>
        <w:rPr>
          <w:lang w:val="en-GB"/>
        </w:rPr>
        <w:t xml:space="preserve">Cloud </w:t>
      </w:r>
      <w:r>
        <w:rPr>
          <w:szCs w:val="28"/>
        </w:rPr>
        <w:t>I</w:t>
      </w:r>
      <w:r w:rsidRPr="007E3B47">
        <w:rPr>
          <w:szCs w:val="28"/>
        </w:rPr>
        <w:t>mplementation</w:t>
      </w:r>
      <w:bookmarkEnd w:id="23"/>
    </w:p>
    <w:p w14:paraId="46E2470F" w14:textId="0E6C4F6C" w:rsidR="005669B7" w:rsidRDefault="005669B7" w:rsidP="005669B7">
      <w:r>
        <w:t xml:space="preserve">In the cloud implementation experiment, our </w:t>
      </w:r>
      <w:r w:rsidRPr="00114ED2">
        <w:t xml:space="preserve">synchronous </w:t>
      </w:r>
      <w:r>
        <w:t xml:space="preserve">gRPC system consists of 1 central server and 3 clients. The clients join in the training by sending request to the server by every round. The server </w:t>
      </w:r>
      <w:r w:rsidR="007716AC">
        <w:t>knows it will have 3 clients</w:t>
      </w:r>
      <w:r>
        <w:t>, aggregation will start when 3 returned weights are received. Each global round consists of the following basic actions (from the server’s side):</w:t>
      </w:r>
    </w:p>
    <w:p w14:paraId="71CCECE7" w14:textId="77777777" w:rsidR="005669B7" w:rsidRDefault="005669B7" w:rsidP="005669B7">
      <w:pPr>
        <w:pStyle w:val="a"/>
        <w:numPr>
          <w:ilvl w:val="0"/>
          <w:numId w:val="11"/>
        </w:numPr>
        <w:spacing w:after="160" w:line="300" w:lineRule="auto"/>
        <w:contextualSpacing w:val="0"/>
      </w:pPr>
      <w:r>
        <w:rPr>
          <w:rFonts w:hint="eastAsia"/>
        </w:rPr>
        <w:t>T</w:t>
      </w:r>
      <w:r>
        <w:t>he server initializes the model and save the weight,</w:t>
      </w:r>
    </w:p>
    <w:p w14:paraId="5DA94DAE" w14:textId="77777777" w:rsidR="005669B7" w:rsidRDefault="005669B7" w:rsidP="005669B7">
      <w:pPr>
        <w:pStyle w:val="a"/>
        <w:numPr>
          <w:ilvl w:val="0"/>
          <w:numId w:val="11"/>
        </w:numPr>
        <w:spacing w:after="160" w:line="300" w:lineRule="auto"/>
        <w:contextualSpacing w:val="0"/>
      </w:pPr>
      <w:r>
        <w:rPr>
          <w:rFonts w:hint="eastAsia"/>
        </w:rPr>
        <w:t>S</w:t>
      </w:r>
      <w:r>
        <w:t>erver receive requests,</w:t>
      </w:r>
    </w:p>
    <w:p w14:paraId="4315FE7A" w14:textId="77777777" w:rsidR="005669B7" w:rsidRDefault="005669B7" w:rsidP="005669B7">
      <w:pPr>
        <w:pStyle w:val="a"/>
        <w:numPr>
          <w:ilvl w:val="0"/>
          <w:numId w:val="11"/>
        </w:numPr>
        <w:spacing w:after="160" w:line="300" w:lineRule="auto"/>
        <w:contextualSpacing w:val="0"/>
      </w:pPr>
      <w:r>
        <w:rPr>
          <w:rFonts w:hint="eastAsia"/>
        </w:rPr>
        <w:t>S</w:t>
      </w:r>
      <w:r>
        <w:t>erver register clients and send weights,</w:t>
      </w:r>
    </w:p>
    <w:p w14:paraId="3DD0683C" w14:textId="77777777" w:rsidR="005669B7" w:rsidRDefault="005669B7" w:rsidP="005669B7">
      <w:pPr>
        <w:pStyle w:val="a"/>
        <w:numPr>
          <w:ilvl w:val="0"/>
          <w:numId w:val="11"/>
        </w:numPr>
        <w:spacing w:after="160" w:line="300" w:lineRule="auto"/>
        <w:contextualSpacing w:val="0"/>
      </w:pPr>
      <w:r>
        <w:t>(Clients perform local training),</w:t>
      </w:r>
    </w:p>
    <w:p w14:paraId="7F3B9E6F" w14:textId="77777777" w:rsidR="005669B7" w:rsidRDefault="005669B7" w:rsidP="005669B7">
      <w:pPr>
        <w:pStyle w:val="a"/>
        <w:numPr>
          <w:ilvl w:val="0"/>
          <w:numId w:val="11"/>
        </w:numPr>
        <w:spacing w:after="160" w:line="300" w:lineRule="auto"/>
        <w:contextualSpacing w:val="0"/>
      </w:pPr>
      <w:r>
        <w:rPr>
          <w:rFonts w:hint="eastAsia"/>
        </w:rPr>
        <w:t>S</w:t>
      </w:r>
      <w:r>
        <w:t>erver receive returned weights, wait until 3 weights is ready,</w:t>
      </w:r>
    </w:p>
    <w:p w14:paraId="2D3A03F5" w14:textId="77777777" w:rsidR="005669B7" w:rsidRDefault="005669B7" w:rsidP="005669B7">
      <w:pPr>
        <w:pStyle w:val="a"/>
        <w:numPr>
          <w:ilvl w:val="0"/>
          <w:numId w:val="11"/>
        </w:numPr>
        <w:spacing w:after="160" w:line="300" w:lineRule="auto"/>
        <w:contextualSpacing w:val="0"/>
      </w:pPr>
      <w:r>
        <w:rPr>
          <w:rFonts w:hint="eastAsia"/>
        </w:rPr>
        <w:t>S</w:t>
      </w:r>
      <w:r>
        <w:t>erver aggregates weights and perform evaluation.</w:t>
      </w:r>
    </w:p>
    <w:p w14:paraId="7811E2E4" w14:textId="302C8DF3" w:rsidR="005C4E59" w:rsidRPr="005669B7" w:rsidRDefault="005669B7" w:rsidP="005C4E59">
      <w:r>
        <w:lastRenderedPageBreak/>
        <w:t xml:space="preserve">As we mentioned before, an IID and a slightly non-IID dataset is prepared for this task. We also test the centralized training performance with total training test and the largest federated subset. </w:t>
      </w:r>
    </w:p>
    <w:p w14:paraId="3A8D0D0E" w14:textId="193CFAC6" w:rsidR="0084427A" w:rsidRPr="00D70F2F" w:rsidRDefault="0084427A" w:rsidP="003A0F72">
      <w:pPr>
        <w:pStyle w:val="1"/>
        <w:rPr>
          <w:lang w:val="en-GB"/>
        </w:rPr>
      </w:pPr>
      <w:bookmarkStart w:id="24" w:name="_Toc41822838"/>
      <w:r>
        <w:rPr>
          <w:lang w:val="en-GB"/>
        </w:rPr>
        <w:t>Results</w:t>
      </w:r>
      <w:bookmarkEnd w:id="24"/>
    </w:p>
    <w:p w14:paraId="2392ACB8" w14:textId="4E44D33C" w:rsidR="008D2217" w:rsidRPr="00695ECF" w:rsidRDefault="0084427A" w:rsidP="008D2217">
      <w:pPr>
        <w:pStyle w:val="2"/>
        <w:rPr>
          <w:lang w:val="en-GB"/>
        </w:rPr>
      </w:pPr>
      <w:bookmarkStart w:id="25" w:name="_Toc41822839"/>
      <w:r w:rsidRPr="007E3B47">
        <w:rPr>
          <w:szCs w:val="28"/>
        </w:rPr>
        <w:t>Scenarios testing</w:t>
      </w:r>
      <w:bookmarkEnd w:id="25"/>
    </w:p>
    <w:p w14:paraId="73057A6F" w14:textId="1B8302D6" w:rsidR="001C0A81" w:rsidRDefault="001C0A81" w:rsidP="001C0A81">
      <w:r>
        <w:t xml:space="preserve">In an ideal training process, </w:t>
      </w:r>
      <w:r w:rsidR="003A7D8E">
        <w:t>best</w:t>
      </w:r>
      <w:r>
        <w:t xml:space="preserve"> accuracy and minimal loss will be achieved at convergence epoch. In our trainings, we have observed slight increase in accura</w:t>
      </w:r>
      <w:r w:rsidRPr="001C0A81">
        <w:t>cy after the loss reaches to its least, in which case the model starts to overfit the training data. Since our loss function is cross-entropy, this situation is possible, for example, when some samples are classified to more deviated predictions from correct results while slightly deviated predictions are corrected. In such cases, it is hard to tell if increase in accuracy can represent the increase in perform</w:t>
      </w:r>
      <w:r>
        <w:t xml:space="preserve">ance. Also, other better models might be able to avoid this situation. Thus, we assume our model perform best at the global round with minimal loss, the accuracy at that round represents model’s best performance. In our following plots, we will label this point by a colored square. </w:t>
      </w:r>
    </w:p>
    <w:p w14:paraId="16A2AB89" w14:textId="1B15AF7A" w:rsidR="0084427A" w:rsidRPr="00044262" w:rsidRDefault="001C0A81" w:rsidP="0084427A">
      <w:r>
        <w:t xml:space="preserve">Since the original results are fluctuated, we show and manipulate on windowed testing accuracy and loss in this report, with window size equals to 21. </w:t>
      </w:r>
      <w:r w:rsidR="00D3522B">
        <w:t xml:space="preserve">In this section, we show statistical summaries or part of our testing results. </w:t>
      </w:r>
      <w:r w:rsidRPr="008F00B2">
        <w:t xml:space="preserve">The </w:t>
      </w:r>
      <w:r>
        <w:t xml:space="preserve">full and </w:t>
      </w:r>
      <w:r w:rsidRPr="008F00B2">
        <w:t>original records are available in the GitHub repository</w:t>
      </w:r>
      <w:r w:rsidR="00D3522B">
        <w:t>, including accuracy and loss curve for both training and testing dataset</w:t>
      </w:r>
      <w:r w:rsidRPr="008F00B2">
        <w:t>.</w:t>
      </w:r>
      <w:r w:rsidR="006812F1">
        <w:t xml:space="preserve"> Also, we will append the windewed </w:t>
      </w:r>
      <w:r w:rsidR="00E60365">
        <w:t>results</w:t>
      </w:r>
      <w:r w:rsidR="006812F1">
        <w:t xml:space="preserve"> at the end of the report</w:t>
      </w:r>
      <w:r w:rsidR="00AF2DE7">
        <w:t xml:space="preserve">. </w:t>
      </w:r>
    </w:p>
    <w:p w14:paraId="799B6EEC" w14:textId="77777777" w:rsidR="0084427A" w:rsidRDefault="0084427A" w:rsidP="0084427A">
      <w:pPr>
        <w:pStyle w:val="3"/>
      </w:pPr>
      <w:bookmarkStart w:id="26" w:name="_Toc41822840"/>
      <w:r w:rsidRPr="001D3555">
        <w:t>Model Poisoning</w:t>
      </w:r>
      <w:bookmarkEnd w:id="26"/>
    </w:p>
    <w:p w14:paraId="28F20696" w14:textId="7978162D" w:rsidR="001D2043" w:rsidRDefault="001D2043" w:rsidP="001D2043">
      <w:r w:rsidRPr="00D96DEC">
        <w:t>The presence of ab</w:t>
      </w:r>
      <w:r>
        <w:t>normal node</w:t>
      </w:r>
      <w:r w:rsidRPr="00D96DEC">
        <w:t xml:space="preserve"> leads to</w:t>
      </w:r>
      <w:r>
        <w:t xml:space="preserve"> performance </w:t>
      </w:r>
      <w:r w:rsidRPr="00D96DEC">
        <w:t>degradation</w:t>
      </w:r>
      <w:r>
        <w:t>. The</w:t>
      </w:r>
      <w:r w:rsidRPr="00D96DEC">
        <w:t xml:space="preserve"> influence </w:t>
      </w:r>
      <w:r>
        <w:t>is</w:t>
      </w:r>
      <w:r w:rsidRPr="00D96DEC">
        <w:t xml:space="preserve"> related to </w:t>
      </w:r>
      <w:r>
        <w:t xml:space="preserve">both </w:t>
      </w:r>
      <w:r w:rsidRPr="00D96DEC">
        <w:t>the size of the a</w:t>
      </w:r>
      <w:r>
        <w:t>bnormal</w:t>
      </w:r>
      <w:r w:rsidRPr="00D96DEC">
        <w:t xml:space="preserve"> node and the </w:t>
      </w:r>
      <w:r>
        <w:t xml:space="preserve">poisoning </w:t>
      </w:r>
      <w:r w:rsidRPr="00D96DEC">
        <w:t>frequency</w:t>
      </w:r>
      <w:r>
        <w:t xml:space="preserve">. We label the situation when an abnormal node which is as large as x% of the total training set and upload arbitrary weight by every y rounds as ‘x%-y’. We observe similar accuracy trends among situation ‘1%-1’, ‘3%-3’ and ‘10%-10’, while there is a huge difference among ‘1%-1’ , ‘3%-1’ and ‘10%-1’ or ‘10%-1’ and ‘10%-10’. In the 3 similar situations, they have the same average abnormal node size per round. The influence of abnormal node size in this case </w:t>
      </w:r>
      <w:r w:rsidR="009E7C49">
        <w:t xml:space="preserve">might </w:t>
      </w:r>
      <w:r>
        <w:t>still exists. Loss of ‘10%-10’ stop decreasing at earlier rounds than ’1%-1’.</w:t>
      </w:r>
    </w:p>
    <w:p w14:paraId="67F373F1" w14:textId="77777777" w:rsidR="001D2043" w:rsidRDefault="001D2043" w:rsidP="001D2043">
      <w:pPr>
        <w:jc w:val="center"/>
      </w:pPr>
      <w:r>
        <w:rPr>
          <w:noProof/>
        </w:rPr>
        <w:lastRenderedPageBreak/>
        <w:drawing>
          <wp:inline distT="0" distB="0" distL="0" distR="0" wp14:anchorId="0BAB2805" wp14:editId="402AFDD7">
            <wp:extent cx="2708031" cy="1708639"/>
            <wp:effectExtent l="0" t="0" r="0"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60137" cy="1741515"/>
                    </a:xfrm>
                    <a:prstGeom prst="rect">
                      <a:avLst/>
                    </a:prstGeom>
                    <a:noFill/>
                    <a:ln>
                      <a:noFill/>
                    </a:ln>
                  </pic:spPr>
                </pic:pic>
              </a:graphicData>
            </a:graphic>
          </wp:inline>
        </w:drawing>
      </w:r>
    </w:p>
    <w:p w14:paraId="6CDA379A" w14:textId="0EF7AA45"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5</w:t>
      </w:r>
      <w:r w:rsidR="007C07F4">
        <w:rPr>
          <w:b/>
          <w:bCs/>
          <w:sz w:val="18"/>
          <w:szCs w:val="18"/>
          <w:lang w:val="en-GB"/>
        </w:rPr>
        <w:t xml:space="preserve">. </w:t>
      </w:r>
      <w:r w:rsidR="00A8361A" w:rsidRPr="001D2043">
        <w:rPr>
          <w:b/>
          <w:bCs/>
          <w:sz w:val="18"/>
          <w:szCs w:val="18"/>
          <w:lang w:val="en-GB"/>
        </w:rPr>
        <w:t>Accuracy curve of model poisoning tested with 40k dataset under IID circumstance</w:t>
      </w:r>
      <w:r w:rsidRPr="001D2043">
        <w:rPr>
          <w:b/>
          <w:bCs/>
          <w:sz w:val="18"/>
          <w:szCs w:val="18"/>
          <w:lang w:val="en-GB"/>
        </w:rPr>
        <w:t xml:space="preserve">. X axis represents global rounds and Y axis represents accuracy (window size equals to 21). ‘0’ represents no poisoning to the system. </w:t>
      </w:r>
    </w:p>
    <w:p w14:paraId="0A940856" w14:textId="56D7A1BF" w:rsidR="001D2043" w:rsidRDefault="001D2043" w:rsidP="001D2043">
      <w:r>
        <w:t xml:space="preserve">Models trained with large dataset seems to have higher tolerance to attacks from abnormal nodes. In the case of 1% size abnormal node, we cannot observe performance </w:t>
      </w:r>
      <w:r w:rsidRPr="00D96DEC">
        <w:t>degradation</w:t>
      </w:r>
      <w:r>
        <w:t xml:space="preserve"> in model trained with an IID 40k dataset, while this degradation is obvious in models trained with 4k dataset. On the other hand, no obvious decrease pattern among non-IID groups has been observed. Though we have observed slight decrease in non-IID groups</w:t>
      </w:r>
      <w:r w:rsidR="008B3A10">
        <w:t xml:space="preserve"> (while there is no decrease in the IID group)</w:t>
      </w:r>
      <w:r>
        <w:t>, the decrease does not appear much serious in 2 class than 5 class non-IID.</w:t>
      </w:r>
    </w:p>
    <w:p w14:paraId="6C107952" w14:textId="77777777" w:rsidR="001D2043" w:rsidRDefault="001D2043" w:rsidP="001D2043">
      <w:pPr>
        <w:jc w:val="center"/>
      </w:pPr>
      <w:r>
        <w:rPr>
          <w:noProof/>
        </w:rPr>
        <w:drawing>
          <wp:inline distT="0" distB="0" distL="0" distR="0" wp14:anchorId="4C58F985" wp14:editId="0C694A0C">
            <wp:extent cx="2514600" cy="1713071"/>
            <wp:effectExtent l="0" t="0" r="0" b="0"/>
            <wp:docPr id="59" name="图片 59" descr="C:\Users\12990\AppData\Local\Microsoft\Windows\INetCache\Content.MSO\764C2AD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12990\AppData\Local\Microsoft\Windows\INetCache\Content.MSO\764C2ADC.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9176" cy="1763876"/>
                    </a:xfrm>
                    <a:prstGeom prst="rect">
                      <a:avLst/>
                    </a:prstGeom>
                    <a:noFill/>
                    <a:ln>
                      <a:noFill/>
                    </a:ln>
                  </pic:spPr>
                </pic:pic>
              </a:graphicData>
            </a:graphic>
          </wp:inline>
        </w:drawing>
      </w:r>
      <w:r>
        <w:rPr>
          <w:rFonts w:hint="eastAsia"/>
          <w:noProof/>
        </w:rPr>
        <w:drawing>
          <wp:inline distT="0" distB="0" distL="0" distR="0" wp14:anchorId="3E4A62F6" wp14:editId="46C33E79">
            <wp:extent cx="2502877" cy="1705085"/>
            <wp:effectExtent l="0" t="0" r="0" b="0"/>
            <wp:docPr id="60" name="图片 60" descr="C:\Users\12990\AppData\Local\Microsoft\Windows\INetCache\Content.MSO\9BE8C14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12990\AppData\Local\Microsoft\Windows\INetCache\Content.MSO\9BE8C14A.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7793" cy="1722059"/>
                    </a:xfrm>
                    <a:prstGeom prst="rect">
                      <a:avLst/>
                    </a:prstGeom>
                    <a:noFill/>
                    <a:ln>
                      <a:noFill/>
                    </a:ln>
                  </pic:spPr>
                </pic:pic>
              </a:graphicData>
            </a:graphic>
          </wp:inline>
        </w:drawing>
      </w:r>
    </w:p>
    <w:p w14:paraId="7BD01B5D" w14:textId="5D65FAFA"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igure 6</w:t>
      </w:r>
      <w:r w:rsidR="0083467D">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C200D8" w:rsidRPr="001D2043">
        <w:rPr>
          <w:b/>
          <w:bCs/>
          <w:sz w:val="18"/>
          <w:szCs w:val="18"/>
          <w:lang w:val="en-GB"/>
        </w:rPr>
        <w:t>model poisoning</w:t>
      </w:r>
      <w:r w:rsidRPr="001D2043">
        <w:rPr>
          <w:b/>
          <w:bCs/>
          <w:sz w:val="18"/>
          <w:szCs w:val="18"/>
          <w:lang w:val="en-GB"/>
        </w:rPr>
        <w:t>. X axis represents global rounds and Y axis represents accuracy (window size equals to 21). The light blue line</w:t>
      </w:r>
      <w:r w:rsidR="00031080">
        <w:rPr>
          <w:b/>
          <w:bCs/>
          <w:sz w:val="18"/>
          <w:szCs w:val="18"/>
          <w:lang w:val="en-GB"/>
        </w:rPr>
        <w:t xml:space="preserve"> without label</w:t>
      </w:r>
      <w:r w:rsidRPr="001D2043">
        <w:rPr>
          <w:b/>
          <w:bCs/>
          <w:sz w:val="18"/>
          <w:szCs w:val="18"/>
          <w:lang w:val="en-GB"/>
        </w:rPr>
        <w:t xml:space="preserve"> is the original curve without any poisoning for each case. </w:t>
      </w:r>
      <w:r w:rsidRPr="001D2043">
        <w:rPr>
          <w:rFonts w:hint="eastAsia"/>
          <w:b/>
          <w:bCs/>
          <w:sz w:val="18"/>
          <w:szCs w:val="18"/>
          <w:lang w:val="en-GB"/>
        </w:rPr>
        <w:t>L</w:t>
      </w:r>
      <w:r w:rsidRPr="001D2043">
        <w:rPr>
          <w:b/>
          <w:bCs/>
          <w:sz w:val="18"/>
          <w:szCs w:val="18"/>
          <w:lang w:val="en-GB"/>
        </w:rPr>
        <w:t>eft: Poisoned by abnormal node of size ‘1%’ by every round with 40k dataset</w:t>
      </w:r>
      <w:r w:rsidR="0083467D">
        <w:rPr>
          <w:b/>
          <w:bCs/>
          <w:sz w:val="18"/>
          <w:szCs w:val="18"/>
          <w:lang w:val="en-GB"/>
        </w:rPr>
        <w:t>, c</w:t>
      </w:r>
      <w:r w:rsidRPr="001D2043">
        <w:rPr>
          <w:b/>
          <w:bCs/>
          <w:sz w:val="18"/>
          <w:szCs w:val="18"/>
          <w:lang w:val="en-GB"/>
        </w:rPr>
        <w:t>ompar</w:t>
      </w:r>
      <w:r w:rsidR="0083467D">
        <w:rPr>
          <w:b/>
          <w:bCs/>
          <w:sz w:val="18"/>
          <w:szCs w:val="18"/>
          <w:lang w:val="en-GB"/>
        </w:rPr>
        <w:t>ing</w:t>
      </w:r>
      <w:r w:rsidRPr="001D2043">
        <w:rPr>
          <w:b/>
          <w:bCs/>
          <w:sz w:val="18"/>
          <w:szCs w:val="18"/>
          <w:lang w:val="en-GB"/>
        </w:rPr>
        <w:t xml:space="preserve"> between non-IID classes. Right: Poisoned by abnormal node of size ‘1%’ by every round under IID circumstance</w:t>
      </w:r>
      <w:r w:rsidR="0083467D">
        <w:rPr>
          <w:b/>
          <w:bCs/>
          <w:sz w:val="18"/>
          <w:szCs w:val="18"/>
          <w:lang w:val="en-GB"/>
        </w:rPr>
        <w:t>, c</w:t>
      </w:r>
      <w:r w:rsidR="0083467D" w:rsidRPr="001D2043">
        <w:rPr>
          <w:b/>
          <w:bCs/>
          <w:sz w:val="18"/>
          <w:szCs w:val="18"/>
          <w:lang w:val="en-GB"/>
        </w:rPr>
        <w:t>ompar</w:t>
      </w:r>
      <w:r w:rsidR="0083467D">
        <w:rPr>
          <w:b/>
          <w:bCs/>
          <w:sz w:val="18"/>
          <w:szCs w:val="18"/>
          <w:lang w:val="en-GB"/>
        </w:rPr>
        <w:t>ing</w:t>
      </w:r>
      <w:r w:rsidRPr="001D2043">
        <w:rPr>
          <w:b/>
          <w:bCs/>
          <w:sz w:val="18"/>
          <w:szCs w:val="18"/>
          <w:lang w:val="en-GB"/>
        </w:rPr>
        <w:t xml:space="preserve"> between 4k and 40k dataset.</w:t>
      </w:r>
    </w:p>
    <w:p w14:paraId="79B6A655" w14:textId="77777777" w:rsidR="001D2043" w:rsidRDefault="001D2043" w:rsidP="001D2043">
      <w:r>
        <w:rPr>
          <w:rFonts w:hint="eastAsia"/>
        </w:rPr>
        <w:t>I</w:t>
      </w:r>
      <w:r>
        <w:t>n some other cases, abnormal nodes may upload training results over dataset with shuffled label, which is called data poisoning. Testing results in data poisoning indicates that data poisoning is weaker than model poisoning.</w:t>
      </w:r>
    </w:p>
    <w:p w14:paraId="6F180C47" w14:textId="77777777" w:rsidR="001D2043" w:rsidRDefault="001D2043" w:rsidP="001D2043">
      <w:pPr>
        <w:jc w:val="center"/>
      </w:pPr>
      <w:r>
        <w:rPr>
          <w:rFonts w:hint="eastAsia"/>
          <w:noProof/>
        </w:rPr>
        <w:lastRenderedPageBreak/>
        <w:drawing>
          <wp:inline distT="0" distB="0" distL="0" distR="0" wp14:anchorId="4B409042" wp14:editId="06EB07D3">
            <wp:extent cx="2497016" cy="1575497"/>
            <wp:effectExtent l="0" t="0" r="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55253" cy="1612241"/>
                    </a:xfrm>
                    <a:prstGeom prst="rect">
                      <a:avLst/>
                    </a:prstGeom>
                    <a:noFill/>
                    <a:ln>
                      <a:noFill/>
                    </a:ln>
                  </pic:spPr>
                </pic:pic>
              </a:graphicData>
            </a:graphic>
          </wp:inline>
        </w:drawing>
      </w:r>
    </w:p>
    <w:p w14:paraId="72190753" w14:textId="1441D7F7" w:rsidR="001D2043" w:rsidRPr="005829BC" w:rsidRDefault="001D2043" w:rsidP="005829BC">
      <w:pPr>
        <w:jc w:val="center"/>
        <w:rPr>
          <w:b/>
          <w:bCs/>
          <w:sz w:val="18"/>
          <w:szCs w:val="18"/>
          <w:lang w:val="en-GB"/>
        </w:rPr>
      </w:pPr>
      <w:r w:rsidRPr="001D2043">
        <w:rPr>
          <w:rFonts w:hint="eastAsia"/>
          <w:b/>
          <w:bCs/>
          <w:sz w:val="18"/>
          <w:szCs w:val="18"/>
          <w:lang w:val="en-GB"/>
        </w:rPr>
        <w:t>F</w:t>
      </w:r>
      <w:r w:rsidRPr="001D2043">
        <w:rPr>
          <w:b/>
          <w:bCs/>
          <w:sz w:val="18"/>
          <w:szCs w:val="18"/>
          <w:lang w:val="en-GB"/>
        </w:rPr>
        <w:t>igure 7</w:t>
      </w:r>
      <w:r w:rsidR="00C64D91">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3C50AF" w:rsidRPr="001D2043">
        <w:rPr>
          <w:b/>
          <w:bCs/>
          <w:sz w:val="18"/>
          <w:szCs w:val="18"/>
          <w:lang w:val="en-GB"/>
        </w:rPr>
        <w:t>data poisoning and model poisoning</w:t>
      </w:r>
      <w:r w:rsidRPr="001D2043">
        <w:rPr>
          <w:b/>
          <w:bCs/>
          <w:sz w:val="18"/>
          <w:szCs w:val="18"/>
          <w:lang w:val="en-GB"/>
        </w:rPr>
        <w:t>. X axis represents global rounds and Y axis represents accuracy (window size equals to 21). Poisoned by abnormal node of size ‘3%’ by every round</w:t>
      </w:r>
      <w:r w:rsidR="009D31F4">
        <w:rPr>
          <w:b/>
          <w:bCs/>
          <w:sz w:val="18"/>
          <w:szCs w:val="18"/>
          <w:lang w:val="en-GB"/>
        </w:rPr>
        <w:t>, tested</w:t>
      </w:r>
      <w:r w:rsidRPr="001D2043">
        <w:rPr>
          <w:b/>
          <w:bCs/>
          <w:sz w:val="18"/>
          <w:szCs w:val="18"/>
          <w:lang w:val="en-GB"/>
        </w:rPr>
        <w:t xml:space="preserve"> with 40k dataset and under IID condition.</w:t>
      </w:r>
    </w:p>
    <w:p w14:paraId="765A154F" w14:textId="77777777" w:rsidR="0084427A" w:rsidRDefault="0084427A" w:rsidP="0084427A">
      <w:pPr>
        <w:pStyle w:val="3"/>
      </w:pPr>
      <w:bookmarkStart w:id="27" w:name="_Toc41822841"/>
      <w:r w:rsidRPr="001D3555">
        <w:t>Data Dispersion</w:t>
      </w:r>
      <w:bookmarkEnd w:id="27"/>
    </w:p>
    <w:p w14:paraId="00D776CF" w14:textId="6B5646D0" w:rsidR="006B52DD" w:rsidRDefault="006B52DD" w:rsidP="006B52DD">
      <w:r>
        <w:t>From</w:t>
      </w:r>
      <w:r w:rsidRPr="00EC4EB5">
        <w:t xml:space="preserve"> Figure 8 </w:t>
      </w:r>
      <w:r>
        <w:t>below we can see training with 40 client nodes is obviously slower than training with 10 client nodes while accuracy at minimal loss is not obviously affected. Statistical tests are applied and the results show a significa</w:t>
      </w:r>
      <w:r w:rsidR="00364C32">
        <w:t>nt difference</w:t>
      </w:r>
      <w:r>
        <w:t xml:space="preserve"> </w:t>
      </w:r>
      <w:r w:rsidR="00364C32">
        <w:t>between</w:t>
      </w:r>
      <w:r>
        <w:t xml:space="preserve"> speed</w:t>
      </w:r>
      <w:r w:rsidR="00364C32">
        <w:t>s</w:t>
      </w:r>
      <w:r>
        <w:t xml:space="preserve"> (p-value=0.0059). Differences in accuracy at minimal loss is not significant (p-value=0.71).</w:t>
      </w:r>
    </w:p>
    <w:p w14:paraId="64F59699" w14:textId="77777777" w:rsidR="006B52DD" w:rsidRDefault="006B52DD" w:rsidP="006B52DD">
      <w:pPr>
        <w:jc w:val="center"/>
      </w:pPr>
      <w:r>
        <w:rPr>
          <w:noProof/>
        </w:rPr>
        <w:drawing>
          <wp:inline distT="0" distB="0" distL="0" distR="0" wp14:anchorId="77B2D0FD" wp14:editId="22085ED7">
            <wp:extent cx="2329815" cy="1456306"/>
            <wp:effectExtent l="0" t="0" r="0" b="0"/>
            <wp:docPr id="88" name="图片 88" descr="C:\Users\12990\AppData\Local\Microsoft\Windows\INetCache\Content.MSO\B9442E0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12990\AppData\Local\Microsoft\Windows\INetCache\Content.MSO\B9442E04.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80109" cy="1487743"/>
                    </a:xfrm>
                    <a:prstGeom prst="rect">
                      <a:avLst/>
                    </a:prstGeom>
                    <a:noFill/>
                    <a:ln>
                      <a:noFill/>
                    </a:ln>
                  </pic:spPr>
                </pic:pic>
              </a:graphicData>
            </a:graphic>
          </wp:inline>
        </w:drawing>
      </w:r>
      <w:r w:rsidRPr="004C5D9F">
        <w:t xml:space="preserve"> </w:t>
      </w:r>
      <w:r>
        <w:rPr>
          <w:noProof/>
        </w:rPr>
        <w:drawing>
          <wp:inline distT="0" distB="0" distL="0" distR="0" wp14:anchorId="362B2B5C" wp14:editId="312B2650">
            <wp:extent cx="2209800" cy="1414032"/>
            <wp:effectExtent l="0" t="0" r="0" b="0"/>
            <wp:docPr id="89" name="图片 89" descr="C:\Users\12990\AppData\Local\Microsoft\Windows\INetCache\Content.MSO\3B8536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3B8536B2.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94367" cy="1468146"/>
                    </a:xfrm>
                    <a:prstGeom prst="rect">
                      <a:avLst/>
                    </a:prstGeom>
                    <a:noFill/>
                    <a:ln>
                      <a:noFill/>
                    </a:ln>
                  </pic:spPr>
                </pic:pic>
              </a:graphicData>
            </a:graphic>
          </wp:inline>
        </w:drawing>
      </w:r>
    </w:p>
    <w:p w14:paraId="34321835" w14:textId="080ECFC1" w:rsidR="006B52DD" w:rsidRPr="005829BC" w:rsidRDefault="006B52DD" w:rsidP="005829BC">
      <w:pPr>
        <w:jc w:val="center"/>
        <w:rPr>
          <w:b/>
          <w:bCs/>
          <w:sz w:val="18"/>
          <w:szCs w:val="18"/>
          <w:lang w:val="en-GB"/>
        </w:rPr>
      </w:pPr>
      <w:r w:rsidRPr="006B52DD">
        <w:rPr>
          <w:b/>
          <w:bCs/>
          <w:sz w:val="18"/>
          <w:szCs w:val="18"/>
          <w:lang w:val="en-GB"/>
        </w:rPr>
        <w:t>Figure 8</w:t>
      </w:r>
      <w:r w:rsidR="003F4A3A">
        <w:rPr>
          <w:b/>
          <w:bCs/>
          <w:sz w:val="18"/>
          <w:szCs w:val="18"/>
          <w:lang w:val="en-GB"/>
        </w:rPr>
        <w:t xml:space="preserve">. </w:t>
      </w:r>
      <w:r w:rsidRPr="006B52DD">
        <w:rPr>
          <w:b/>
          <w:bCs/>
          <w:sz w:val="18"/>
          <w:szCs w:val="18"/>
          <w:lang w:val="en-GB"/>
        </w:rPr>
        <w:t xml:space="preserve">Box plot of round index (Left) and accuracy (right) where loss is minimum, group by worker number, including results </w:t>
      </w:r>
      <w:r w:rsidR="00A74221">
        <w:rPr>
          <w:b/>
          <w:bCs/>
          <w:sz w:val="18"/>
          <w:szCs w:val="18"/>
          <w:lang w:val="en-GB"/>
        </w:rPr>
        <w:t xml:space="preserve">tested </w:t>
      </w:r>
      <w:r w:rsidRPr="006B52DD">
        <w:rPr>
          <w:b/>
          <w:bCs/>
          <w:sz w:val="18"/>
          <w:szCs w:val="18"/>
          <w:lang w:val="en-GB"/>
        </w:rPr>
        <w:t>with 4k and 40k dataset</w:t>
      </w:r>
      <w:r w:rsidR="00A74221">
        <w:rPr>
          <w:b/>
          <w:bCs/>
          <w:sz w:val="18"/>
          <w:szCs w:val="18"/>
          <w:lang w:val="en-GB"/>
        </w:rPr>
        <w:t xml:space="preserve"> under various IIN and non-IID circumstances</w:t>
      </w:r>
      <w:r w:rsidRPr="006B52DD">
        <w:rPr>
          <w:b/>
          <w:bCs/>
          <w:sz w:val="18"/>
          <w:szCs w:val="18"/>
          <w:lang w:val="en-GB"/>
        </w:rPr>
        <w:t>. Manipulations are performed on windowed testing accuracy and loss (window size equals to 21).</w:t>
      </w:r>
    </w:p>
    <w:p w14:paraId="3ACD5AE8" w14:textId="77777777" w:rsidR="0084427A" w:rsidRDefault="0084427A" w:rsidP="0084427A">
      <w:pPr>
        <w:pStyle w:val="3"/>
      </w:pPr>
      <w:bookmarkStart w:id="28" w:name="_Toc41822842"/>
      <w:r w:rsidRPr="001D3555">
        <w:t>Delayed Update</w:t>
      </w:r>
      <w:bookmarkEnd w:id="28"/>
    </w:p>
    <w:p w14:paraId="656FFB36" w14:textId="48C8B089" w:rsidR="004A338A" w:rsidRDefault="004A338A" w:rsidP="004A338A">
      <w:r>
        <w:t xml:space="preserve">Statistical tests are applied to </w:t>
      </w:r>
      <w:r w:rsidR="00662A6A">
        <w:t>detect</w:t>
      </w:r>
      <w:r>
        <w:t xml:space="preserve"> the difference between no-delay-node case and other situations. Statistical tests show a significance between with or without delayed update in </w:t>
      </w:r>
      <w:r w:rsidR="004C1206">
        <w:t xml:space="preserve">the </w:t>
      </w:r>
      <w:r>
        <w:t>speed to reach</w:t>
      </w:r>
      <w:r w:rsidR="00046C9F">
        <w:t xml:space="preserve"> to</w:t>
      </w:r>
      <w:r>
        <w:t xml:space="preserve"> minimal loss</w:t>
      </w:r>
      <w:r w:rsidR="00601D28">
        <w:t xml:space="preserve"> (round index)</w:t>
      </w:r>
      <w:r>
        <w:t xml:space="preserve"> when delay speed is 3 and proportion between 20% to 25% (p-value=0.016). Surprisingly, this significance disappears as delay speed and proportion increases.</w:t>
      </w:r>
      <w:r>
        <w:rPr>
          <w:rFonts w:hint="eastAsia"/>
        </w:rPr>
        <w:t xml:space="preserve"> </w:t>
      </w:r>
      <w:r>
        <w:t xml:space="preserve">On the other hand, when grouped by delay proportion, there is also no significance between group ‘&lt;50’ and ‘50’ or ‘50’ and ‘&gt;50’, making the trend </w:t>
      </w:r>
      <w:r w:rsidR="00D50C56">
        <w:t>of</w:t>
      </w:r>
      <w:r>
        <w:t xml:space="preserve"> these two groups ambiguous.</w:t>
      </w:r>
    </w:p>
    <w:p w14:paraId="140542B4" w14:textId="173D40DB" w:rsidR="004A338A" w:rsidRDefault="004A338A" w:rsidP="004A338A">
      <w:r>
        <w:t xml:space="preserve">When grouped by delay speed, a significance between group ‘3’ and ‘12’ has </w:t>
      </w:r>
      <w:r w:rsidR="00CA6EB6">
        <w:t xml:space="preserve">also </w:t>
      </w:r>
      <w:r>
        <w:t xml:space="preserve">been detected. </w:t>
      </w:r>
      <w:r w:rsidR="0064098D">
        <w:t>Delayed nodes’ e</w:t>
      </w:r>
      <w:r>
        <w:t xml:space="preserve">ffect on </w:t>
      </w:r>
      <w:r w:rsidR="00C07A2D">
        <w:t xml:space="preserve">the </w:t>
      </w:r>
      <w:r>
        <w:t>speed</w:t>
      </w:r>
      <w:r w:rsidRPr="00326991">
        <w:t xml:space="preserve"> </w:t>
      </w:r>
      <w:r>
        <w:t>to reach minimal loss</w:t>
      </w:r>
      <w:r w:rsidR="00C07A2D">
        <w:t xml:space="preserve"> (round index)</w:t>
      </w:r>
      <w:r w:rsidR="0064098D">
        <w:t xml:space="preserve"> </w:t>
      </w:r>
      <w:r>
        <w:t xml:space="preserve">is very likely to be weakened when delay speed becomes larger. </w:t>
      </w:r>
    </w:p>
    <w:p w14:paraId="28DC9F13" w14:textId="5893DEF6" w:rsidR="004A338A" w:rsidRDefault="004A338A" w:rsidP="004A338A">
      <w:r>
        <w:lastRenderedPageBreak/>
        <w:t xml:space="preserve">Also, accuracy at minimal loss with delay proportion larger than 50 is reported to be significantly reduced (p-value=0.01 and 0.005). </w:t>
      </w:r>
      <w:r w:rsidR="003335A7">
        <w:t>Change in d</w:t>
      </w:r>
      <w:r>
        <w:t xml:space="preserve">elay speed does not obviously affect </w:t>
      </w:r>
      <w:r w:rsidR="00A700BD">
        <w:t xml:space="preserve">the </w:t>
      </w:r>
      <w:r>
        <w:t>accuracy at minimal loss.</w:t>
      </w:r>
    </w:p>
    <w:p w14:paraId="32CF71C5" w14:textId="77777777" w:rsidR="004A338A" w:rsidRDefault="004A338A" w:rsidP="004A338A">
      <w:pPr>
        <w:jc w:val="center"/>
      </w:pPr>
      <w:r>
        <w:rPr>
          <w:noProof/>
        </w:rPr>
        <w:drawing>
          <wp:inline distT="0" distB="0" distL="0" distR="0" wp14:anchorId="4A2A1F9D" wp14:editId="4D0BAB11">
            <wp:extent cx="2270760" cy="1466324"/>
            <wp:effectExtent l="0" t="0" r="0" b="635"/>
            <wp:docPr id="100" name="图片 100" descr="C:\Users\12990\AppData\Local\Microsoft\Windows\INetCache\Content.MSO\23E63CB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23E63CB4.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70760" cy="1466324"/>
                    </a:xfrm>
                    <a:prstGeom prst="rect">
                      <a:avLst/>
                    </a:prstGeom>
                    <a:noFill/>
                    <a:ln>
                      <a:noFill/>
                    </a:ln>
                  </pic:spPr>
                </pic:pic>
              </a:graphicData>
            </a:graphic>
          </wp:inline>
        </w:drawing>
      </w:r>
      <w:r w:rsidRPr="009D4223">
        <w:t xml:space="preserve"> </w:t>
      </w:r>
      <w:r>
        <w:rPr>
          <w:noProof/>
        </w:rPr>
        <w:drawing>
          <wp:inline distT="0" distB="0" distL="0" distR="0" wp14:anchorId="53AE8DA1" wp14:editId="6A7C4D40">
            <wp:extent cx="2326300" cy="1462088"/>
            <wp:effectExtent l="0" t="0" r="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08757" cy="1513912"/>
                    </a:xfrm>
                    <a:prstGeom prst="rect">
                      <a:avLst/>
                    </a:prstGeom>
                    <a:noFill/>
                    <a:ln>
                      <a:noFill/>
                    </a:ln>
                  </pic:spPr>
                </pic:pic>
              </a:graphicData>
            </a:graphic>
          </wp:inline>
        </w:drawing>
      </w:r>
    </w:p>
    <w:p w14:paraId="1ED358DA" w14:textId="3E311DDD" w:rsidR="004A338A" w:rsidRPr="004A338A" w:rsidRDefault="004A338A" w:rsidP="005319F8">
      <w:pPr>
        <w:jc w:val="center"/>
        <w:rPr>
          <w:b/>
          <w:bCs/>
          <w:sz w:val="18"/>
          <w:szCs w:val="18"/>
          <w:lang w:val="en-GB"/>
        </w:rPr>
      </w:pPr>
      <w:r w:rsidRPr="004A338A">
        <w:rPr>
          <w:rFonts w:hint="eastAsia"/>
          <w:b/>
          <w:bCs/>
          <w:sz w:val="18"/>
          <w:szCs w:val="18"/>
          <w:lang w:val="en-GB"/>
        </w:rPr>
        <w:t>F</w:t>
      </w:r>
      <w:r w:rsidRPr="004A338A">
        <w:rPr>
          <w:b/>
          <w:bCs/>
          <w:sz w:val="18"/>
          <w:szCs w:val="18"/>
          <w:lang w:val="en-GB"/>
        </w:rPr>
        <w:t>igure 9</w:t>
      </w:r>
      <w:r w:rsidR="005319F8">
        <w:rPr>
          <w:b/>
          <w:bCs/>
          <w:sz w:val="18"/>
          <w:szCs w:val="18"/>
          <w:lang w:val="en-GB"/>
        </w:rPr>
        <w:t xml:space="preserve">. </w:t>
      </w:r>
      <w:r w:rsidRPr="004A338A">
        <w:rPr>
          <w:b/>
          <w:bCs/>
          <w:sz w:val="18"/>
          <w:szCs w:val="18"/>
          <w:lang w:val="en-GB"/>
        </w:rPr>
        <w:t xml:space="preserve">Box plot of round index (Left) and accuracy (right) where loss is minimum, group by proportion of delayed nodes, including results </w:t>
      </w:r>
      <w:r w:rsidR="000A6473">
        <w:rPr>
          <w:b/>
          <w:bCs/>
          <w:sz w:val="18"/>
          <w:szCs w:val="18"/>
          <w:lang w:val="en-GB"/>
        </w:rPr>
        <w:t>for</w:t>
      </w:r>
      <w:r w:rsidRPr="004A338A">
        <w:rPr>
          <w:b/>
          <w:bCs/>
          <w:sz w:val="18"/>
          <w:szCs w:val="18"/>
          <w:lang w:val="en-GB"/>
        </w:rPr>
        <w:t xml:space="preserve"> delay speed equals to 3</w:t>
      </w:r>
      <w:r w:rsidR="000A6473">
        <w:rPr>
          <w:b/>
          <w:bCs/>
          <w:sz w:val="18"/>
          <w:szCs w:val="18"/>
          <w:lang w:val="en-GB"/>
        </w:rPr>
        <w:t xml:space="preserve">, tested </w:t>
      </w:r>
      <w:r w:rsidR="000A6473" w:rsidRPr="004A338A">
        <w:rPr>
          <w:b/>
          <w:bCs/>
          <w:sz w:val="18"/>
          <w:szCs w:val="18"/>
          <w:lang w:val="en-GB"/>
        </w:rPr>
        <w:t>with 4k and 40k dataset</w:t>
      </w:r>
      <w:r w:rsidR="000A6473">
        <w:rPr>
          <w:b/>
          <w:bCs/>
          <w:sz w:val="18"/>
          <w:szCs w:val="18"/>
          <w:lang w:val="en-GB"/>
        </w:rPr>
        <w:t xml:space="preserve"> and under various non-IID or IID conditions</w:t>
      </w:r>
      <w:r w:rsidRPr="004A338A">
        <w:rPr>
          <w:b/>
          <w:bCs/>
          <w:sz w:val="18"/>
          <w:szCs w:val="18"/>
          <w:lang w:val="en-GB"/>
        </w:rPr>
        <w:t>.</w:t>
      </w:r>
      <w:r w:rsidRPr="004A338A">
        <w:rPr>
          <w:rFonts w:hint="eastAsia"/>
          <w:b/>
          <w:bCs/>
          <w:sz w:val="18"/>
          <w:szCs w:val="18"/>
          <w:lang w:val="en-GB"/>
        </w:rPr>
        <w:t xml:space="preserve"> </w:t>
      </w:r>
      <w:r w:rsidRPr="004A338A">
        <w:rPr>
          <w:b/>
          <w:bCs/>
          <w:sz w:val="18"/>
          <w:szCs w:val="18"/>
          <w:lang w:val="en-GB"/>
        </w:rPr>
        <w:t>Manipulations are performed on windowed testing accuracy and loss (window size equals to 21). ‘0’ means no delayed nodes in the system. ‘&lt;50’ represents delay proportion of 20% and 25% (for 4k and 40k dataset, respectively). ‘50’ represents delay proportion of 50%. ‘&gt;50’ represents delay proportion of</w:t>
      </w:r>
      <w:r w:rsidR="00F07773">
        <w:rPr>
          <w:b/>
          <w:bCs/>
          <w:sz w:val="18"/>
          <w:szCs w:val="18"/>
          <w:lang w:val="en-GB"/>
        </w:rPr>
        <w:t xml:space="preserve"> </w:t>
      </w:r>
      <w:r w:rsidRPr="004A338A">
        <w:rPr>
          <w:b/>
          <w:bCs/>
          <w:sz w:val="18"/>
          <w:szCs w:val="18"/>
          <w:lang w:val="en-GB"/>
        </w:rPr>
        <w:t>75% and 80% (for 40k and 4k dataset, respectively).</w:t>
      </w:r>
    </w:p>
    <w:p w14:paraId="2D045D91" w14:textId="77777777" w:rsidR="004A338A" w:rsidRDefault="004A338A" w:rsidP="004A338A">
      <w:pPr>
        <w:jc w:val="center"/>
      </w:pPr>
      <w:r>
        <w:rPr>
          <w:noProof/>
        </w:rPr>
        <w:drawing>
          <wp:inline distT="0" distB="0" distL="0" distR="0" wp14:anchorId="3DAC8271" wp14:editId="1E14FC00">
            <wp:extent cx="2292342" cy="1466850"/>
            <wp:effectExtent l="0" t="0" r="0" b="0"/>
            <wp:docPr id="105" name="图片 105" descr="C:\Users\12990\AppData\Local\Microsoft\Windows\INetCache\Content.MSO\8AB3EE7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C:\Users\12990\AppData\Local\Microsoft\Windows\INetCache\Content.MSO\8AB3EE7A.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08716" cy="1477328"/>
                    </a:xfrm>
                    <a:prstGeom prst="rect">
                      <a:avLst/>
                    </a:prstGeom>
                    <a:noFill/>
                    <a:ln>
                      <a:noFill/>
                    </a:ln>
                  </pic:spPr>
                </pic:pic>
              </a:graphicData>
            </a:graphic>
          </wp:inline>
        </w:drawing>
      </w:r>
      <w:r>
        <w:rPr>
          <w:noProof/>
        </w:rPr>
        <w:drawing>
          <wp:inline distT="0" distB="0" distL="0" distR="0" wp14:anchorId="26144266" wp14:editId="724417F2">
            <wp:extent cx="2299785" cy="1471613"/>
            <wp:effectExtent l="0" t="0" r="5715"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86933" cy="1527378"/>
                    </a:xfrm>
                    <a:prstGeom prst="rect">
                      <a:avLst/>
                    </a:prstGeom>
                    <a:noFill/>
                    <a:ln>
                      <a:noFill/>
                    </a:ln>
                  </pic:spPr>
                </pic:pic>
              </a:graphicData>
            </a:graphic>
          </wp:inline>
        </w:drawing>
      </w:r>
    </w:p>
    <w:p w14:paraId="732547BA" w14:textId="2D39B5A4" w:rsidR="0084427A" w:rsidRPr="004A338A" w:rsidRDefault="004A338A" w:rsidP="004A338A">
      <w:pPr>
        <w:jc w:val="center"/>
        <w:rPr>
          <w:b/>
          <w:bCs/>
          <w:sz w:val="18"/>
          <w:szCs w:val="18"/>
          <w:lang w:val="en-GB"/>
        </w:rPr>
      </w:pPr>
      <w:r w:rsidRPr="004A338A">
        <w:rPr>
          <w:rFonts w:hint="eastAsia"/>
          <w:b/>
          <w:bCs/>
          <w:sz w:val="18"/>
          <w:szCs w:val="18"/>
          <w:lang w:val="en-GB"/>
        </w:rPr>
        <w:t>F</w:t>
      </w:r>
      <w:r w:rsidRPr="004A338A">
        <w:rPr>
          <w:b/>
          <w:bCs/>
          <w:sz w:val="18"/>
          <w:szCs w:val="18"/>
          <w:lang w:val="en-GB"/>
        </w:rPr>
        <w:t>igure 10</w:t>
      </w:r>
      <w:r w:rsidR="00DB692C">
        <w:rPr>
          <w:b/>
          <w:bCs/>
          <w:sz w:val="18"/>
          <w:szCs w:val="18"/>
          <w:lang w:val="en-GB"/>
        </w:rPr>
        <w:t xml:space="preserve">. </w:t>
      </w:r>
      <w:r w:rsidRPr="004A338A">
        <w:rPr>
          <w:b/>
          <w:bCs/>
          <w:sz w:val="18"/>
          <w:szCs w:val="18"/>
          <w:lang w:val="en-GB"/>
        </w:rPr>
        <w:t xml:space="preserve">Box plot of round index (Left) and accuracy (right) where loss is minimum, group by delay speed, including results with 4k and 40k dataset when </w:t>
      </w:r>
      <w:r w:rsidR="00DE1AB1">
        <w:rPr>
          <w:b/>
          <w:bCs/>
          <w:sz w:val="18"/>
          <w:szCs w:val="18"/>
          <w:lang w:val="en-GB"/>
        </w:rPr>
        <w:t xml:space="preserve">delay </w:t>
      </w:r>
      <w:r w:rsidRPr="004A338A">
        <w:rPr>
          <w:b/>
          <w:bCs/>
          <w:sz w:val="18"/>
          <w:szCs w:val="18"/>
          <w:lang w:val="en-GB"/>
        </w:rPr>
        <w:t xml:space="preserve">proportion equals to 20% or 25% (for 4k and 40k dataset, respectively). </w:t>
      </w:r>
      <w:r w:rsidR="00373822">
        <w:rPr>
          <w:b/>
          <w:bCs/>
          <w:sz w:val="18"/>
          <w:szCs w:val="18"/>
          <w:lang w:val="en-GB"/>
        </w:rPr>
        <w:t>Tested under various non-IID or IID conditions</w:t>
      </w:r>
      <w:r w:rsidR="00373822" w:rsidRPr="004A338A">
        <w:rPr>
          <w:b/>
          <w:bCs/>
          <w:sz w:val="18"/>
          <w:szCs w:val="18"/>
          <w:lang w:val="en-GB"/>
        </w:rPr>
        <w:t>.</w:t>
      </w:r>
      <w:r w:rsidR="00373822">
        <w:rPr>
          <w:b/>
          <w:bCs/>
          <w:sz w:val="18"/>
          <w:szCs w:val="18"/>
          <w:lang w:val="en-GB"/>
        </w:rPr>
        <w:t xml:space="preserve"> </w:t>
      </w:r>
      <w:r w:rsidRPr="004A338A">
        <w:rPr>
          <w:b/>
          <w:bCs/>
          <w:sz w:val="18"/>
          <w:szCs w:val="18"/>
          <w:lang w:val="en-GB"/>
        </w:rPr>
        <w:t>Manipulations are performed on windowed testing accuracy and loss (window size equals to 21).</w:t>
      </w:r>
    </w:p>
    <w:p w14:paraId="783D956A" w14:textId="77777777" w:rsidR="0084427A" w:rsidRPr="001D3555" w:rsidRDefault="0084427A" w:rsidP="0084427A">
      <w:pPr>
        <w:pStyle w:val="3"/>
      </w:pPr>
      <w:bookmarkStart w:id="29" w:name="_Toc41822843"/>
      <w:r w:rsidRPr="001D3555">
        <w:t>Share data strategy</w:t>
      </w:r>
      <w:bookmarkEnd w:id="29"/>
    </w:p>
    <w:p w14:paraId="7EE04880" w14:textId="556C05C1" w:rsidR="005829BC" w:rsidRDefault="005829BC" w:rsidP="005829BC">
      <w:r>
        <w:t>In this scenario we compare different methods of using the shared data. As we mentioned before, each client owns a mixed pool of local and shared data. When the shared amount is small</w:t>
      </w:r>
      <w:r w:rsidR="00083424">
        <w:t xml:space="preserve"> (in this case, 2.5%)</w:t>
      </w:r>
      <w:r>
        <w:t>, data in the pool is still unbalanced.</w:t>
      </w:r>
    </w:p>
    <w:p w14:paraId="481C5E60" w14:textId="09F23EC7" w:rsidR="0064407A" w:rsidRDefault="005829BC" w:rsidP="0064407A">
      <w:r w:rsidRPr="00CB4289">
        <w:t xml:space="preserve">Figure 11 </w:t>
      </w:r>
      <w:r>
        <w:t>shows the results between directly using the mixed dataset and doing resample on the mixed dataset when sharing data is as large as 2.5% of total dataset,</w:t>
      </w:r>
      <w:r w:rsidRPr="00C26CCF">
        <w:t xml:space="preserve"> </w:t>
      </w:r>
      <w:r>
        <w:t xml:space="preserve">tested with 4k dataset under 1 class and 5 class non-IID. </w:t>
      </w:r>
      <w:r w:rsidR="00220F24">
        <w:t xml:space="preserve">Oversampling strategies seem to converge at faster speed than share-only method and undersampling method. </w:t>
      </w:r>
      <w:r w:rsidR="00747ADC">
        <w:t xml:space="preserve">When data is seriously non-IID (the 1 class cases), all </w:t>
      </w:r>
      <w:r w:rsidR="00747ADC" w:rsidRPr="003550A0">
        <w:t xml:space="preserve">those methods perform better than without sharing but still cannot reach to the accuracy level of the IID case. While the data is not </w:t>
      </w:r>
      <w:r w:rsidR="00747ADC">
        <w:t xml:space="preserve">seriously non-IID (the 5 class cases), share-only and oversampling methods </w:t>
      </w:r>
      <w:r w:rsidR="0064407A">
        <w:t xml:space="preserve">only have sutble incluence on the accuracy curve, while undersampling method seems to have </w:t>
      </w:r>
      <w:r w:rsidR="009F711A">
        <w:t xml:space="preserve">placed </w:t>
      </w:r>
      <w:r w:rsidR="00872938">
        <w:t>a negetive influence on</w:t>
      </w:r>
      <w:r w:rsidR="0064407A">
        <w:t xml:space="preserve"> original accuracy. </w:t>
      </w:r>
    </w:p>
    <w:p w14:paraId="733C4538" w14:textId="150FE586" w:rsidR="00BD6BD7" w:rsidRDefault="00E26577" w:rsidP="0064407A">
      <w:pPr>
        <w:rPr>
          <w:lang w:eastAsia="zh-CN"/>
        </w:rPr>
      </w:pPr>
      <w:r w:rsidRPr="00325EA8">
        <w:rPr>
          <w:lang w:eastAsia="zh-CN"/>
        </w:rPr>
        <w:lastRenderedPageBreak/>
        <w:t>Also,</w:t>
      </w:r>
      <w:r w:rsidR="00BD6BD7" w:rsidRPr="00325EA8">
        <w:rPr>
          <w:lang w:eastAsia="zh-CN"/>
        </w:rPr>
        <w:t xml:space="preserve"> the oversampling methods we tested here require large amount of comput</w:t>
      </w:r>
      <w:r w:rsidR="00E937F7">
        <w:rPr>
          <w:lang w:eastAsia="zh-CN"/>
        </w:rPr>
        <w:t>ing</w:t>
      </w:r>
      <w:r w:rsidR="00BD6BD7" w:rsidRPr="00325EA8">
        <w:rPr>
          <w:lang w:eastAsia="zh-CN"/>
        </w:rPr>
        <w:t xml:space="preserve">. </w:t>
      </w:r>
      <w:r w:rsidR="00243288">
        <w:rPr>
          <w:lang w:eastAsia="zh-CN"/>
        </w:rPr>
        <w:t>C</w:t>
      </w:r>
      <w:r w:rsidR="00BD6BD7">
        <w:rPr>
          <w:lang w:eastAsia="zh-CN"/>
        </w:rPr>
        <w:t xml:space="preserve">oncidering the fact that </w:t>
      </w:r>
      <w:r w:rsidR="002D080D">
        <w:rPr>
          <w:lang w:eastAsia="zh-CN"/>
        </w:rPr>
        <w:t>share-only method</w:t>
      </w:r>
      <w:r w:rsidR="00BD6BD7">
        <w:rPr>
          <w:lang w:eastAsia="zh-CN"/>
        </w:rPr>
        <w:t xml:space="preserve"> can </w:t>
      </w:r>
      <w:r w:rsidR="002D080D">
        <w:rPr>
          <w:lang w:eastAsia="zh-CN"/>
        </w:rPr>
        <w:t>be much convinence and have similar or even better results than the resampling ones,</w:t>
      </w:r>
      <w:r w:rsidR="0073314E">
        <w:rPr>
          <w:lang w:eastAsia="zh-CN"/>
        </w:rPr>
        <w:t xml:space="preserve"> in our case, </w:t>
      </w:r>
      <w:r w:rsidR="002D080D">
        <w:rPr>
          <w:lang w:eastAsia="zh-CN"/>
        </w:rPr>
        <w:t xml:space="preserve">this method seems to be the best strategy of using shared data. </w:t>
      </w:r>
    </w:p>
    <w:p w14:paraId="2882826A" w14:textId="423B94EF" w:rsidR="005829BC" w:rsidRDefault="003E3263" w:rsidP="002D080D">
      <w:pPr>
        <w:jc w:val="center"/>
      </w:pPr>
      <w:r>
        <w:rPr>
          <w:noProof/>
        </w:rPr>
        <w:drawing>
          <wp:inline distT="0" distB="0" distL="0" distR="0" wp14:anchorId="4C82EBE5" wp14:editId="62EA8794">
            <wp:extent cx="2509886" cy="1720850"/>
            <wp:effectExtent l="0" t="0" r="5080" b="0"/>
            <wp:docPr id="1" name="图片 1" descr="C:\Users\12990\AppData\Local\Microsoft\Windows\INetCache\Content.MSO\408C3B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408C3BC1.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2521" cy="1750082"/>
                    </a:xfrm>
                    <a:prstGeom prst="rect">
                      <a:avLst/>
                    </a:prstGeom>
                    <a:noFill/>
                    <a:ln>
                      <a:noFill/>
                    </a:ln>
                  </pic:spPr>
                </pic:pic>
              </a:graphicData>
            </a:graphic>
          </wp:inline>
        </w:drawing>
      </w:r>
      <w:r>
        <w:rPr>
          <w:noProof/>
        </w:rPr>
        <w:drawing>
          <wp:inline distT="0" distB="0" distL="0" distR="0" wp14:anchorId="3BD30CEB" wp14:editId="675434ED">
            <wp:extent cx="2495550" cy="1711021"/>
            <wp:effectExtent l="0" t="0" r="0" b="0"/>
            <wp:docPr id="12" name="图片 12" descr="C:\Users\12990\AppData\Local\Microsoft\Windows\INetCache\Content.MSO\E72CCC9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72CCC9D.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40113" cy="1741575"/>
                    </a:xfrm>
                    <a:prstGeom prst="rect">
                      <a:avLst/>
                    </a:prstGeom>
                    <a:noFill/>
                    <a:ln>
                      <a:noFill/>
                    </a:ln>
                  </pic:spPr>
                </pic:pic>
              </a:graphicData>
            </a:graphic>
          </wp:inline>
        </w:drawing>
      </w:r>
    </w:p>
    <w:p w14:paraId="5C83216B" w14:textId="75617850" w:rsidR="005829BC" w:rsidRPr="00B1403B" w:rsidRDefault="005829BC" w:rsidP="00395C33">
      <w:pPr>
        <w:jc w:val="center"/>
        <w:rPr>
          <w:b/>
          <w:bCs/>
          <w:sz w:val="18"/>
          <w:szCs w:val="18"/>
          <w:lang w:val="en-GB"/>
        </w:rPr>
      </w:pPr>
      <w:r w:rsidRPr="00B1403B">
        <w:rPr>
          <w:b/>
          <w:bCs/>
          <w:sz w:val="18"/>
          <w:szCs w:val="18"/>
          <w:lang w:val="en-GB"/>
        </w:rPr>
        <w:t>Figure 11</w:t>
      </w:r>
      <w:r w:rsidR="00066922" w:rsidRPr="00B1403B">
        <w:rPr>
          <w:b/>
          <w:bCs/>
          <w:sz w:val="18"/>
          <w:szCs w:val="18"/>
          <w:lang w:val="en-GB"/>
        </w:rPr>
        <w:t>.</w:t>
      </w:r>
      <w:r w:rsidR="00395C33" w:rsidRPr="00B1403B">
        <w:rPr>
          <w:rFonts w:hint="eastAsia"/>
          <w:b/>
          <w:bCs/>
          <w:sz w:val="18"/>
          <w:szCs w:val="18"/>
          <w:lang w:val="en-GB"/>
        </w:rPr>
        <w:t xml:space="preserve"> </w:t>
      </w:r>
      <w:r w:rsidRPr="00B1403B">
        <w:rPr>
          <w:rFonts w:hint="eastAsia"/>
          <w:b/>
          <w:bCs/>
          <w:sz w:val="18"/>
          <w:szCs w:val="18"/>
          <w:lang w:val="en-GB"/>
        </w:rPr>
        <w:t>A</w:t>
      </w:r>
      <w:r w:rsidRPr="00B1403B">
        <w:rPr>
          <w:b/>
          <w:bCs/>
          <w:sz w:val="18"/>
          <w:szCs w:val="18"/>
          <w:lang w:val="en-GB"/>
        </w:rPr>
        <w:t xml:space="preserve">ccuracy curve </w:t>
      </w:r>
      <w:r w:rsidR="004F0CF2" w:rsidRPr="00B1403B">
        <w:rPr>
          <w:b/>
          <w:bCs/>
          <w:sz w:val="18"/>
          <w:szCs w:val="18"/>
          <w:lang w:val="en-GB"/>
        </w:rPr>
        <w:t xml:space="preserve">of share data strategies compared to IID curve </w:t>
      </w:r>
      <w:r w:rsidR="00913B0D" w:rsidRPr="00B1403B">
        <w:rPr>
          <w:b/>
          <w:bCs/>
          <w:sz w:val="18"/>
          <w:szCs w:val="18"/>
          <w:lang w:val="en-GB"/>
        </w:rPr>
        <w:t>and</w:t>
      </w:r>
      <w:r w:rsidR="004F0CF2" w:rsidRPr="00B1403B">
        <w:rPr>
          <w:b/>
          <w:bCs/>
          <w:sz w:val="18"/>
          <w:szCs w:val="18"/>
          <w:lang w:val="en-GB"/>
        </w:rPr>
        <w:t xml:space="preserve"> original curve</w:t>
      </w:r>
      <w:r w:rsidRPr="00B1403B">
        <w:rPr>
          <w:b/>
          <w:bCs/>
          <w:sz w:val="18"/>
          <w:szCs w:val="18"/>
          <w:lang w:val="en-GB"/>
        </w:rPr>
        <w:t>. X axis represents global rounds and Y axis represents accuracy (window size equals to 21), testing with 4k training set and 2.5 % shared set. Left: Results for 1 class non-IID circumstance. Right: Results for 5 class non-IID circumstance.</w:t>
      </w:r>
    </w:p>
    <w:p w14:paraId="132629A7" w14:textId="1C1182BA" w:rsidR="008203C8" w:rsidRPr="008203C8" w:rsidRDefault="004D0A3B" w:rsidP="00853357">
      <w:pPr>
        <w:pStyle w:val="2"/>
        <w:rPr>
          <w:lang w:val="en-GB"/>
        </w:rPr>
      </w:pPr>
      <w:bookmarkStart w:id="30" w:name="_Toc41822844"/>
      <w:r w:rsidRPr="007E3B47">
        <w:rPr>
          <w:szCs w:val="28"/>
        </w:rPr>
        <w:t>Cloud implementation</w:t>
      </w:r>
      <w:bookmarkEnd w:id="30"/>
    </w:p>
    <w:p w14:paraId="1794AD4F" w14:textId="2D306E6B" w:rsidR="00853357" w:rsidRDefault="00853357" w:rsidP="00853357">
      <w:r>
        <w:rPr>
          <w:rFonts w:hint="eastAsia"/>
        </w:rPr>
        <w:t>W</w:t>
      </w:r>
      <w:r>
        <w:t xml:space="preserve">e have successfully performed </w:t>
      </w:r>
      <w:r w:rsidR="00CA68E7">
        <w:t>our example task</w:t>
      </w:r>
      <w:r>
        <w:t xml:space="preserve"> on the cloud. </w:t>
      </w:r>
      <w:r w:rsidR="00B26232">
        <w:t>Similar as in simulation with CIFAR10,</w:t>
      </w:r>
      <w:r>
        <w:t xml:space="preserve"> slightly non-IID and IID federated set behaves similarly. They perform worse than centralized training but better than training with the largest subset. Note that in Figure 1</w:t>
      </w:r>
      <w:r w:rsidR="003E3263">
        <w:t>2</w:t>
      </w:r>
      <w:r>
        <w:t xml:space="preserve"> we zoomed the Y axis to show much clearer difference, the result</w:t>
      </w:r>
      <w:r w:rsidR="009D2D30">
        <w:t>s</w:t>
      </w:r>
      <w:r w:rsidR="008109B5">
        <w:t xml:space="preserve"> in original scale</w:t>
      </w:r>
      <w:r>
        <w:t xml:space="preserve"> are available in the </w:t>
      </w:r>
      <w:r w:rsidR="009A1C78">
        <w:t>A</w:t>
      </w:r>
      <w:r>
        <w:t xml:space="preserve">ppendix. </w:t>
      </w:r>
    </w:p>
    <w:p w14:paraId="3DC97083" w14:textId="77777777" w:rsidR="00853357" w:rsidRDefault="00853357" w:rsidP="00853357">
      <w:pPr>
        <w:jc w:val="center"/>
      </w:pPr>
      <w:r>
        <w:rPr>
          <w:noProof/>
        </w:rPr>
        <w:drawing>
          <wp:inline distT="0" distB="0" distL="0" distR="0" wp14:anchorId="05BE17A6" wp14:editId="01E87A25">
            <wp:extent cx="2473792" cy="1570892"/>
            <wp:effectExtent l="0" t="0" r="3175"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73792" cy="1570892"/>
                    </a:xfrm>
                    <a:prstGeom prst="rect">
                      <a:avLst/>
                    </a:prstGeom>
                    <a:noFill/>
                    <a:ln>
                      <a:noFill/>
                    </a:ln>
                  </pic:spPr>
                </pic:pic>
              </a:graphicData>
            </a:graphic>
          </wp:inline>
        </w:drawing>
      </w:r>
      <w:r>
        <w:rPr>
          <w:noProof/>
        </w:rPr>
        <w:t xml:space="preserve"> </w:t>
      </w:r>
    </w:p>
    <w:p w14:paraId="0DFDCE6F" w14:textId="6E1736F0" w:rsidR="008C51FB" w:rsidRPr="0036284D" w:rsidRDefault="00853357" w:rsidP="0036284D">
      <w:pPr>
        <w:jc w:val="center"/>
        <w:rPr>
          <w:b/>
          <w:bCs/>
          <w:sz w:val="18"/>
          <w:szCs w:val="18"/>
          <w:lang w:val="en-GB"/>
        </w:rPr>
      </w:pPr>
      <w:r w:rsidRPr="00853357">
        <w:rPr>
          <w:rFonts w:hint="eastAsia"/>
          <w:b/>
          <w:bCs/>
          <w:sz w:val="18"/>
          <w:szCs w:val="18"/>
          <w:lang w:val="en-GB"/>
        </w:rPr>
        <w:t>F</w:t>
      </w:r>
      <w:r w:rsidRPr="00853357">
        <w:rPr>
          <w:b/>
          <w:bCs/>
          <w:sz w:val="18"/>
          <w:szCs w:val="18"/>
          <w:lang w:val="en-GB"/>
        </w:rPr>
        <w:t>igure 1</w:t>
      </w:r>
      <w:r w:rsidR="003E3263">
        <w:rPr>
          <w:b/>
          <w:bCs/>
          <w:sz w:val="18"/>
          <w:szCs w:val="18"/>
          <w:lang w:val="en-GB"/>
        </w:rPr>
        <w:t>2</w:t>
      </w:r>
      <w:r w:rsidR="00AB5D0A">
        <w:rPr>
          <w:b/>
          <w:bCs/>
          <w:sz w:val="18"/>
          <w:szCs w:val="18"/>
          <w:lang w:val="en-GB"/>
        </w:rPr>
        <w:t xml:space="preserve">. </w:t>
      </w:r>
      <w:r w:rsidRPr="00853357">
        <w:rPr>
          <w:rFonts w:hint="eastAsia"/>
          <w:b/>
          <w:bCs/>
          <w:sz w:val="18"/>
          <w:szCs w:val="18"/>
          <w:lang w:val="en-GB"/>
        </w:rPr>
        <w:t>A</w:t>
      </w:r>
      <w:r w:rsidRPr="00853357">
        <w:rPr>
          <w:b/>
          <w:bCs/>
          <w:sz w:val="18"/>
          <w:szCs w:val="18"/>
          <w:lang w:val="en-GB"/>
        </w:rPr>
        <w:t>ccuracy curve of</w:t>
      </w:r>
      <w:r>
        <w:rPr>
          <w:b/>
          <w:bCs/>
          <w:sz w:val="18"/>
          <w:szCs w:val="18"/>
          <w:lang w:val="en-GB"/>
        </w:rPr>
        <w:t xml:space="preserve"> implementations with </w:t>
      </w:r>
      <w:r w:rsidRPr="00853357">
        <w:rPr>
          <w:b/>
          <w:bCs/>
          <w:sz w:val="18"/>
          <w:szCs w:val="18"/>
          <w:lang w:val="en-GB"/>
        </w:rPr>
        <w:t>OIA-DDR dataset for 200 epochs. X axis represents global rounds and Y axis represents accuracy (window size equals to 21).</w:t>
      </w:r>
    </w:p>
    <w:p w14:paraId="02177BB5" w14:textId="1F9EE093" w:rsidR="007022C8" w:rsidRPr="00695ECF" w:rsidRDefault="007A783B" w:rsidP="002F407D">
      <w:pPr>
        <w:pStyle w:val="1"/>
        <w:rPr>
          <w:lang w:val="en-GB"/>
        </w:rPr>
      </w:pPr>
      <w:bookmarkStart w:id="31" w:name="_Toc41822845"/>
      <w:r>
        <w:rPr>
          <w:lang w:val="en-GB"/>
        </w:rPr>
        <w:t>Discussion</w:t>
      </w:r>
      <w:bookmarkEnd w:id="31"/>
    </w:p>
    <w:p w14:paraId="31D13154" w14:textId="089820BC" w:rsidR="00BB770C" w:rsidRPr="00BF5F58" w:rsidRDefault="00BB770C" w:rsidP="00BB770C">
      <w:pPr>
        <w:rPr>
          <w:rFonts w:cs="Times New Roman"/>
          <w:szCs w:val="24"/>
        </w:rPr>
      </w:pPr>
      <w:r w:rsidRPr="00BF5F58">
        <w:rPr>
          <w:rFonts w:cs="Times New Roman"/>
          <w:szCs w:val="24"/>
        </w:rPr>
        <w:t xml:space="preserve">From previous researches, we already know that model or data poisoning can result in performance reduction and many defense methods </w:t>
      </w:r>
      <w:r w:rsidR="00B31EEF">
        <w:rPr>
          <w:rFonts w:cs="Times New Roman"/>
          <w:szCs w:val="24"/>
        </w:rPr>
        <w:t>ha</w:t>
      </w:r>
      <w:r w:rsidR="00277760">
        <w:rPr>
          <w:rFonts w:cs="Times New Roman"/>
          <w:szCs w:val="24"/>
        </w:rPr>
        <w:t>ve</w:t>
      </w:r>
      <w:r w:rsidR="00B31EEF">
        <w:rPr>
          <w:rFonts w:cs="Times New Roman"/>
          <w:szCs w:val="24"/>
        </w:rPr>
        <w:t xml:space="preserve"> been</w:t>
      </w:r>
      <w:r w:rsidRPr="00BF5F58">
        <w:rPr>
          <w:rFonts w:cs="Times New Roman"/>
          <w:szCs w:val="24"/>
        </w:rPr>
        <w:t xml:space="preserve"> suggested</w:t>
      </w:r>
      <w:r w:rsidR="00B31EEF">
        <w:rPr>
          <w:rFonts w:cs="Times New Roman"/>
          <w:szCs w:val="24"/>
        </w:rPr>
        <w:t xml:space="preserve"> for this issue</w:t>
      </w:r>
      <w:r w:rsidRPr="00BF5F58">
        <w:rPr>
          <w:rFonts w:cs="Times New Roman"/>
          <w:szCs w:val="24"/>
        </w:rPr>
        <w:t xml:space="preserve"> </w:t>
      </w:r>
      <w:r w:rsidRPr="00BF5F58">
        <w:rPr>
          <w:rFonts w:cs="Times New Roman"/>
          <w:szCs w:val="24"/>
        </w:rPr>
        <w:lastRenderedPageBreak/>
        <w:fldChar w:fldCharType="begin"/>
      </w:r>
      <w:r w:rsidR="00912B64">
        <w:rPr>
          <w:rFonts w:cs="Times New Roman"/>
          <w:szCs w:val="24"/>
        </w:rPr>
        <w:instrText xml:space="preserve"> ADDIN ZOTERO_ITEM CSL_CITATION {"citationID":"mwMhOo5M","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BF5F58">
        <w:rPr>
          <w:rFonts w:cs="Times New Roman"/>
          <w:szCs w:val="24"/>
        </w:rPr>
        <w:fldChar w:fldCharType="separate"/>
      </w:r>
      <w:r w:rsidRPr="00BF5F58">
        <w:rPr>
          <w:rFonts w:eastAsia="等线" w:cs="Times New Roman"/>
          <w:szCs w:val="24"/>
        </w:rPr>
        <w:t xml:space="preserve">(Kairouz </w:t>
      </w:r>
      <w:r w:rsidRPr="00BF5F58">
        <w:rPr>
          <w:rFonts w:eastAsia="等线" w:cs="Times New Roman"/>
          <w:i/>
          <w:iCs/>
          <w:szCs w:val="24"/>
        </w:rPr>
        <w:t>et al.</w:t>
      </w:r>
      <w:r w:rsidRPr="00BF5F58">
        <w:rPr>
          <w:rFonts w:eastAsia="等线" w:cs="Times New Roman"/>
          <w:szCs w:val="24"/>
        </w:rPr>
        <w:t xml:space="preserve"> 2019)</w:t>
      </w:r>
      <w:r w:rsidRPr="00BF5F58">
        <w:rPr>
          <w:rFonts w:cs="Times New Roman"/>
          <w:szCs w:val="24"/>
        </w:rPr>
        <w:fldChar w:fldCharType="end"/>
      </w:r>
      <w:r w:rsidRPr="00BF5F58">
        <w:rPr>
          <w:rFonts w:cs="Times New Roman"/>
          <w:szCs w:val="24"/>
        </w:rPr>
        <w:t xml:space="preserve">. But we have not found a test to compare this effect in different training scenarios. In our testing, we have observed that model poisoned by the same average strength per round (‘1%-1’, ’3%-3’ and ‘10%-10’) have similar behavior. We have also observed a stronger resistance to model poisoning when training with larger dataset and </w:t>
      </w:r>
      <w:r w:rsidR="003D41DF">
        <w:rPr>
          <w:rFonts w:cs="Times New Roman"/>
          <w:szCs w:val="24"/>
        </w:rPr>
        <w:t xml:space="preserve">we show </w:t>
      </w:r>
      <w:r w:rsidRPr="00BF5F58">
        <w:rPr>
          <w:rFonts w:cs="Times New Roman"/>
          <w:szCs w:val="24"/>
        </w:rPr>
        <w:t>a weaker effect of data poisoning. These results may indicate that when defense methods are not working for our system and checking at every round is too costly, we can reduce the checking frequency for very small</w:t>
      </w:r>
      <w:r w:rsidR="004E5AE6">
        <w:rPr>
          <w:rFonts w:cs="Times New Roman"/>
          <w:szCs w:val="24"/>
        </w:rPr>
        <w:t xml:space="preserve"> or slow</w:t>
      </w:r>
      <w:r w:rsidRPr="00BF5F58">
        <w:rPr>
          <w:rFonts w:cs="Times New Roman"/>
          <w:szCs w:val="24"/>
        </w:rPr>
        <w:t xml:space="preserve"> nodes since the</w:t>
      </w:r>
      <w:r w:rsidR="000B5D04">
        <w:rPr>
          <w:rFonts w:cs="Times New Roman"/>
          <w:szCs w:val="24"/>
        </w:rPr>
        <w:t xml:space="preserve"> system </w:t>
      </w:r>
      <w:r w:rsidR="0069565C">
        <w:rPr>
          <w:rFonts w:cs="Times New Roman"/>
          <w:szCs w:val="24"/>
        </w:rPr>
        <w:t>is comparatively less</w:t>
      </w:r>
      <w:r w:rsidR="00984940">
        <w:rPr>
          <w:rFonts w:cs="Times New Roman"/>
          <w:szCs w:val="24"/>
        </w:rPr>
        <w:t xml:space="preserve"> affected</w:t>
      </w:r>
      <w:r w:rsidR="00CD6F12">
        <w:rPr>
          <w:rFonts w:cs="Times New Roman"/>
          <w:szCs w:val="24"/>
        </w:rPr>
        <w:t xml:space="preserve"> in slight</w:t>
      </w:r>
      <w:r w:rsidR="00984940">
        <w:rPr>
          <w:rFonts w:cs="Times New Roman"/>
          <w:szCs w:val="24"/>
        </w:rPr>
        <w:t xml:space="preserve"> or low frequency</w:t>
      </w:r>
      <w:r w:rsidR="00CD6F12">
        <w:rPr>
          <w:rFonts w:cs="Times New Roman"/>
          <w:szCs w:val="24"/>
        </w:rPr>
        <w:t xml:space="preserve"> attacks</w:t>
      </w:r>
      <w:r w:rsidRPr="00BF5F58">
        <w:rPr>
          <w:rFonts w:cs="Times New Roman"/>
          <w:szCs w:val="24"/>
        </w:rPr>
        <w:t xml:space="preserve">.  </w:t>
      </w:r>
    </w:p>
    <w:p w14:paraId="415E4479" w14:textId="356D3512" w:rsidR="00BB770C" w:rsidRPr="00BF5F58" w:rsidRDefault="00BB770C" w:rsidP="00BB770C">
      <w:pPr>
        <w:rPr>
          <w:rFonts w:cs="Times New Roman"/>
          <w:szCs w:val="24"/>
        </w:rPr>
      </w:pPr>
      <w:r w:rsidRPr="00BF5F58">
        <w:rPr>
          <w:rFonts w:cs="Times New Roman"/>
          <w:szCs w:val="24"/>
        </w:rPr>
        <w:t xml:space="preserve">In testing with delayed update, we have observed </w:t>
      </w:r>
      <w:r w:rsidR="00154AA5">
        <w:rPr>
          <w:rFonts w:cs="Times New Roman"/>
          <w:szCs w:val="24"/>
        </w:rPr>
        <w:t>the system to acting slower</w:t>
      </w:r>
      <w:r w:rsidRPr="00BF5F58">
        <w:rPr>
          <w:rFonts w:cs="Times New Roman"/>
          <w:szCs w:val="24"/>
        </w:rPr>
        <w:t xml:space="preserve"> when delay happened. This </w:t>
      </w:r>
      <w:r w:rsidR="00D539F5">
        <w:rPr>
          <w:rFonts w:cs="Times New Roman"/>
          <w:szCs w:val="24"/>
        </w:rPr>
        <w:t>slowering</w:t>
      </w:r>
      <w:r w:rsidRPr="00BF5F58">
        <w:rPr>
          <w:rFonts w:cs="Times New Roman"/>
          <w:szCs w:val="24"/>
        </w:rPr>
        <w:t xml:space="preserve"> seems to be reduced when delay speed increase. A possible explanation of this is that delayed nodes of larger speed upload its weights at </w:t>
      </w:r>
      <w:r w:rsidR="00F213CA">
        <w:rPr>
          <w:rFonts w:cs="Times New Roman"/>
          <w:szCs w:val="24"/>
        </w:rPr>
        <w:t>l</w:t>
      </w:r>
      <w:r w:rsidR="009F51CE">
        <w:rPr>
          <w:rFonts w:cs="Times New Roman"/>
          <w:szCs w:val="24"/>
        </w:rPr>
        <w:t>ower</w:t>
      </w:r>
      <w:r w:rsidRPr="00BF5F58">
        <w:rPr>
          <w:rFonts w:cs="Times New Roman"/>
          <w:szCs w:val="24"/>
        </w:rPr>
        <w:t xml:space="preserve"> frequency than others. Due to the ambiguous statistical results, we are still uncertain about larger delay proportion’s effect on speed to reach minimal loss. The situation of ‘&gt;50’ can be viewed as some small proportion of nodes acting in faster speed than the others, while the </w:t>
      </w:r>
      <w:r w:rsidR="00597D91">
        <w:rPr>
          <w:rFonts w:cs="Times New Roman"/>
          <w:szCs w:val="24"/>
        </w:rPr>
        <w:t>rest of the</w:t>
      </w:r>
      <w:r w:rsidRPr="00BF5F58">
        <w:rPr>
          <w:rFonts w:cs="Times New Roman"/>
          <w:szCs w:val="24"/>
        </w:rPr>
        <w:t xml:space="preserve"> system is 3 times slower than the original one. Logically,  </w:t>
      </w:r>
      <w:r w:rsidR="00597D91">
        <w:rPr>
          <w:rFonts w:cs="Times New Roman"/>
          <w:szCs w:val="24"/>
        </w:rPr>
        <w:t xml:space="preserve">the overall system </w:t>
      </w:r>
      <w:r w:rsidRPr="00BF5F58">
        <w:rPr>
          <w:rFonts w:cs="Times New Roman"/>
          <w:szCs w:val="24"/>
        </w:rPr>
        <w:t>should act slower, but we cannot make conclusion from our current results.</w:t>
      </w:r>
    </w:p>
    <w:p w14:paraId="5875B171" w14:textId="2FF76EDD" w:rsidR="00BB770C" w:rsidRPr="00BF5F58" w:rsidRDefault="00BB770C" w:rsidP="00BB770C">
      <w:pPr>
        <w:rPr>
          <w:rFonts w:cs="Times New Roman"/>
          <w:szCs w:val="24"/>
        </w:rPr>
      </w:pPr>
      <w:r w:rsidRPr="00BF5F58">
        <w:rPr>
          <w:rFonts w:cs="Times New Roman"/>
          <w:szCs w:val="24"/>
        </w:rPr>
        <w:t>We have observed a decrease in accuracy when delay proportion is equal</w:t>
      </w:r>
      <w:r w:rsidR="00973829">
        <w:rPr>
          <w:rFonts w:cs="Times New Roman"/>
          <w:szCs w:val="24"/>
        </w:rPr>
        <w:t xml:space="preserve"> to</w:t>
      </w:r>
      <w:r w:rsidRPr="00BF5F58">
        <w:rPr>
          <w:rFonts w:cs="Times New Roman"/>
          <w:szCs w:val="24"/>
        </w:rPr>
        <w:t xml:space="preserve"> or larger than 50%. The raise in delay speed does not obviously influence </w:t>
      </w:r>
      <w:r w:rsidR="002E23C2">
        <w:rPr>
          <w:rFonts w:cs="Times New Roman"/>
          <w:szCs w:val="24"/>
        </w:rPr>
        <w:t>the</w:t>
      </w:r>
      <w:r w:rsidRPr="00BF5F58">
        <w:rPr>
          <w:rFonts w:cs="Times New Roman"/>
          <w:szCs w:val="24"/>
        </w:rPr>
        <w:t xml:space="preserve"> </w:t>
      </w:r>
      <w:r w:rsidR="00A45EC3">
        <w:rPr>
          <w:rFonts w:cs="Times New Roman"/>
          <w:szCs w:val="24"/>
        </w:rPr>
        <w:t xml:space="preserve">final </w:t>
      </w:r>
      <w:r w:rsidRPr="00BF5F58">
        <w:rPr>
          <w:rFonts w:cs="Times New Roman"/>
          <w:szCs w:val="24"/>
        </w:rPr>
        <w:t xml:space="preserve">accuracy, </w:t>
      </w:r>
      <w:r w:rsidR="00FB490C">
        <w:rPr>
          <w:rFonts w:cs="Times New Roman"/>
          <w:szCs w:val="24"/>
        </w:rPr>
        <w:t>possibly</w:t>
      </w:r>
      <w:r w:rsidRPr="00BF5F58">
        <w:rPr>
          <w:rFonts w:cs="Times New Roman"/>
          <w:szCs w:val="24"/>
        </w:rPr>
        <w:t xml:space="preserve"> because the proportion of delayed node of this test is small. Considering its uploading frequency, we expect accuracy to be less affected when delay speed </w:t>
      </w:r>
      <w:r w:rsidR="006A10DC">
        <w:rPr>
          <w:rFonts w:cs="Times New Roman"/>
          <w:szCs w:val="24"/>
        </w:rPr>
        <w:t xml:space="preserve">is </w:t>
      </w:r>
      <w:r w:rsidRPr="00BF5F58">
        <w:rPr>
          <w:rFonts w:cs="Times New Roman"/>
          <w:szCs w:val="24"/>
        </w:rPr>
        <w:t>increase</w:t>
      </w:r>
      <w:r w:rsidR="006A10DC">
        <w:rPr>
          <w:rFonts w:cs="Times New Roman"/>
          <w:szCs w:val="24"/>
        </w:rPr>
        <w:t>d</w:t>
      </w:r>
      <w:r w:rsidRPr="00BF5F58">
        <w:rPr>
          <w:rFonts w:cs="Times New Roman"/>
          <w:szCs w:val="24"/>
        </w:rPr>
        <w:t>. But this opinion needs more testing. Our current results suggest that the majority of nodes should be synchronized when designing the federated system.</w:t>
      </w:r>
    </w:p>
    <w:p w14:paraId="362533F0" w14:textId="3794EBCD" w:rsidR="00BB770C" w:rsidRPr="00BF5F58" w:rsidRDefault="00BB770C" w:rsidP="00BB770C">
      <w:pPr>
        <w:rPr>
          <w:rFonts w:cs="Times New Roman"/>
          <w:szCs w:val="24"/>
        </w:rPr>
      </w:pPr>
      <w:r w:rsidRPr="00BF5F58">
        <w:rPr>
          <w:rFonts w:cs="Times New Roman"/>
          <w:szCs w:val="24"/>
        </w:rPr>
        <w:t xml:space="preserve">In the test with data dispersion, we detect no decrease in accuracy, </w:t>
      </w:r>
      <w:r w:rsidR="0006597F" w:rsidRPr="0006597F">
        <w:rPr>
          <w:rFonts w:cs="Times New Roman"/>
          <w:szCs w:val="24"/>
        </w:rPr>
        <w:t>thereby increasing the confidence of inviting small</w:t>
      </w:r>
      <w:r w:rsidRPr="00BF5F58">
        <w:rPr>
          <w:rFonts w:cs="Times New Roman"/>
          <w:szCs w:val="24"/>
        </w:rPr>
        <w:t xml:space="preserve"> clients.</w:t>
      </w:r>
    </w:p>
    <w:p w14:paraId="16A1CFB8" w14:textId="4353E68E" w:rsidR="00C42271" w:rsidRPr="00BF5F58" w:rsidRDefault="00BB770C" w:rsidP="00BB770C">
      <w:pPr>
        <w:rPr>
          <w:rFonts w:cs="Times New Roman"/>
          <w:szCs w:val="24"/>
        </w:rPr>
      </w:pPr>
      <w:r w:rsidRPr="00BF5F58">
        <w:rPr>
          <w:rFonts w:cs="Times New Roman"/>
          <w:szCs w:val="24"/>
        </w:rPr>
        <w:t>In the test with share data</w:t>
      </w:r>
      <w:r w:rsidR="002F1C87">
        <w:rPr>
          <w:rFonts w:cs="Times New Roman"/>
          <w:szCs w:val="24"/>
        </w:rPr>
        <w:t xml:space="preserve"> strategy</w:t>
      </w:r>
      <w:r w:rsidRPr="00BF5F58">
        <w:rPr>
          <w:rFonts w:cs="Times New Roman"/>
          <w:szCs w:val="24"/>
        </w:rPr>
        <w:t>,</w:t>
      </w:r>
      <w:r w:rsidR="000C586B" w:rsidRPr="000C586B">
        <w:rPr>
          <w:rFonts w:cs="Times New Roman"/>
          <w:szCs w:val="24"/>
        </w:rPr>
        <w:t xml:space="preserve"> </w:t>
      </w:r>
      <w:r w:rsidR="002F1C87">
        <w:rPr>
          <w:rFonts w:cs="Times New Roman"/>
          <w:szCs w:val="24"/>
        </w:rPr>
        <w:t xml:space="preserve">only </w:t>
      </w:r>
      <w:r w:rsidR="000C586B" w:rsidRPr="000C586B">
        <w:rPr>
          <w:rFonts w:cs="Times New Roman"/>
          <w:szCs w:val="24"/>
        </w:rPr>
        <w:t>when the training data is seriously non-IID, we found that the performance can be improved</w:t>
      </w:r>
      <w:r w:rsidR="00F27847">
        <w:rPr>
          <w:rFonts w:cs="Times New Roman"/>
          <w:szCs w:val="24"/>
        </w:rPr>
        <w:t xml:space="preserve"> significantly</w:t>
      </w:r>
      <w:r w:rsidR="000C586B" w:rsidRPr="000C586B">
        <w:rPr>
          <w:rFonts w:cs="Times New Roman"/>
          <w:szCs w:val="24"/>
        </w:rPr>
        <w:t xml:space="preserve"> by using shared data.</w:t>
      </w:r>
      <w:r w:rsidRPr="00BF5F58">
        <w:rPr>
          <w:rFonts w:cs="Times New Roman"/>
          <w:szCs w:val="24"/>
        </w:rPr>
        <w:t xml:space="preserve"> We suggest using share-only strategy </w:t>
      </w:r>
      <w:r w:rsidR="00F27847">
        <w:rPr>
          <w:rFonts w:cs="Times New Roman"/>
          <w:szCs w:val="24"/>
        </w:rPr>
        <w:t xml:space="preserve">in simple applications, since it can be archieved in a much easier way and seems to have similar or better performance than the resampling methods. </w:t>
      </w:r>
      <w:r w:rsidR="00213E28">
        <w:rPr>
          <w:rFonts w:cs="Times New Roman"/>
          <w:szCs w:val="24"/>
        </w:rPr>
        <w:t xml:space="preserve">Current methods we used for oversampling fail to improved the share-only strategy, possibly because these methods are not specific for generating images. </w:t>
      </w:r>
      <w:r w:rsidR="006E4C53">
        <w:rPr>
          <w:rFonts w:cs="Times New Roman"/>
          <w:szCs w:val="24"/>
        </w:rPr>
        <w:t>ADASYN and SMOTE generate new image</w:t>
      </w:r>
      <w:r w:rsidR="009B600B">
        <w:rPr>
          <w:rFonts w:cs="Times New Roman"/>
          <w:szCs w:val="24"/>
        </w:rPr>
        <w:t>s</w:t>
      </w:r>
      <w:r w:rsidR="006E4C53">
        <w:rPr>
          <w:rFonts w:cs="Times New Roman"/>
          <w:szCs w:val="24"/>
        </w:rPr>
        <w:t xml:space="preserve"> pixel by pixel, using the information from the original samples. This is not a stitable method for generating images, since </w:t>
      </w:r>
      <w:r w:rsidR="009B600B">
        <w:rPr>
          <w:rFonts w:cs="Times New Roman"/>
          <w:szCs w:val="24"/>
        </w:rPr>
        <w:t xml:space="preserve">objects in original images may have different color, shape, position and so on. </w:t>
      </w:r>
      <w:r w:rsidR="003916AF">
        <w:rPr>
          <w:rFonts w:cs="Times New Roman"/>
          <w:szCs w:val="24"/>
        </w:rPr>
        <w:t>In fu</w:t>
      </w:r>
      <w:r w:rsidR="003916AF" w:rsidRPr="00414D15">
        <w:rPr>
          <w:rFonts w:cs="Times New Roman"/>
          <w:szCs w:val="24"/>
        </w:rPr>
        <w:t>ture, if there are more suitable oversampling tools developed for images,</w:t>
      </w:r>
      <w:r w:rsidR="003916AF" w:rsidRPr="00414D15">
        <w:rPr>
          <w:rFonts w:cs="Times New Roman"/>
          <w:color w:val="FF0000"/>
          <w:szCs w:val="24"/>
        </w:rPr>
        <w:t xml:space="preserve"> </w:t>
      </w:r>
      <w:r w:rsidR="003916AF" w:rsidRPr="00572F2E">
        <w:rPr>
          <w:rFonts w:cs="Times New Roman"/>
          <w:szCs w:val="24"/>
        </w:rPr>
        <w:t xml:space="preserve">such as </w:t>
      </w:r>
      <w:r w:rsidR="00A53714" w:rsidRPr="00572F2E">
        <w:rPr>
          <w:rFonts w:cs="Times New Roman"/>
          <w:szCs w:val="24"/>
        </w:rPr>
        <w:t xml:space="preserve">using </w:t>
      </w:r>
      <w:r w:rsidR="006B08D2">
        <w:rPr>
          <w:rFonts w:cs="Times New Roman"/>
          <w:szCs w:val="24"/>
        </w:rPr>
        <w:t xml:space="preserve">stitable </w:t>
      </w:r>
      <w:r w:rsidR="00262227" w:rsidRPr="00572F2E">
        <w:rPr>
          <w:rFonts w:cs="Times New Roman"/>
          <w:szCs w:val="24"/>
        </w:rPr>
        <w:t>augmentation</w:t>
      </w:r>
      <w:r w:rsidR="008B41C5" w:rsidRPr="00572F2E">
        <w:rPr>
          <w:rFonts w:cs="Times New Roman"/>
          <w:szCs w:val="24"/>
        </w:rPr>
        <w:t>,</w:t>
      </w:r>
      <w:r w:rsidR="008B41C5" w:rsidRPr="00414D15">
        <w:rPr>
          <w:rFonts w:cs="Times New Roman"/>
          <w:color w:val="FF0000"/>
          <w:szCs w:val="24"/>
        </w:rPr>
        <w:t xml:space="preserve"> </w:t>
      </w:r>
      <w:r w:rsidR="008B41C5" w:rsidRPr="00414D15">
        <w:rPr>
          <w:rFonts w:cs="Times New Roman"/>
          <w:szCs w:val="24"/>
        </w:rPr>
        <w:t xml:space="preserve">performance of  non-IID systems may be significantly improved, even without sharing </w:t>
      </w:r>
      <w:r w:rsidR="008B41C5">
        <w:rPr>
          <w:rFonts w:cs="Times New Roman"/>
          <w:szCs w:val="24"/>
        </w:rPr>
        <w:t xml:space="preserve">data. However, </w:t>
      </w:r>
      <w:r w:rsidR="00021197">
        <w:rPr>
          <w:rFonts w:cs="Times New Roman"/>
          <w:szCs w:val="24"/>
        </w:rPr>
        <w:t>our current result cannot</w:t>
      </w:r>
      <w:r w:rsidR="008B41C5">
        <w:rPr>
          <w:rFonts w:cs="Times New Roman"/>
          <w:szCs w:val="24"/>
        </w:rPr>
        <w:t xml:space="preserve"> support this view. </w:t>
      </w:r>
      <w:r w:rsidR="00C42271">
        <w:rPr>
          <w:rFonts w:cs="Times New Roman"/>
          <w:szCs w:val="24"/>
        </w:rPr>
        <w:t xml:space="preserve">For people who has not much experience in such fields, share-only is always the most </w:t>
      </w:r>
      <w:r w:rsidR="00F9736E">
        <w:rPr>
          <w:rFonts w:cs="Times New Roman"/>
          <w:szCs w:val="24"/>
        </w:rPr>
        <w:t>convenient</w:t>
      </w:r>
      <w:r w:rsidR="00C42271">
        <w:rPr>
          <w:rFonts w:cs="Times New Roman"/>
          <w:szCs w:val="24"/>
        </w:rPr>
        <w:t xml:space="preserve"> method. </w:t>
      </w:r>
    </w:p>
    <w:p w14:paraId="3F83EF0C" w14:textId="77777777" w:rsidR="00BB770C" w:rsidRPr="00BF5F58" w:rsidRDefault="00BB770C" w:rsidP="00BB770C">
      <w:pPr>
        <w:rPr>
          <w:rFonts w:cs="Times New Roman"/>
          <w:szCs w:val="24"/>
        </w:rPr>
      </w:pPr>
      <w:r w:rsidRPr="00BF5F58">
        <w:rPr>
          <w:rFonts w:cs="Times New Roman"/>
          <w:szCs w:val="24"/>
        </w:rPr>
        <w:lastRenderedPageBreak/>
        <w:t>We also have thought about shifting evaluation methods to the clients. Ideally, if the clients can split part of local data as testing set, aggregated evaluation results will be the same as collecting this testing set to the central. But in this case, we cannot evaluate the honesty of the clients. Thus, a valid centralized testing set is still a necessity for federated learning.</w:t>
      </w:r>
    </w:p>
    <w:p w14:paraId="3E96F5BD" w14:textId="72306972" w:rsidR="007A783B" w:rsidRPr="00BB770C" w:rsidRDefault="00BB770C" w:rsidP="007022C8">
      <w:pPr>
        <w:rPr>
          <w:rFonts w:cs="Times New Roman"/>
          <w:szCs w:val="24"/>
        </w:rPr>
      </w:pPr>
      <w:r w:rsidRPr="00BF5F58">
        <w:rPr>
          <w:rFonts w:cs="Times New Roman"/>
          <w:szCs w:val="24"/>
        </w:rPr>
        <w:t xml:space="preserve">We successfully implemented a federated procedure on the cloud and get similar trends as in simulation tests. However, in this case our weight size is around 80.6 Mb and the system contains only 3 workers. There might be some limitation in transporting size, though usually deep learning models will not be that large. Another student in the Lab is focusing on communication research. </w:t>
      </w:r>
    </w:p>
    <w:p w14:paraId="1E26A945" w14:textId="6C4B2619" w:rsidR="006303AF" w:rsidRDefault="001B08AC" w:rsidP="006303AF">
      <w:pPr>
        <w:pStyle w:val="1"/>
        <w:rPr>
          <w:lang w:val="en-GB"/>
        </w:rPr>
      </w:pPr>
      <w:bookmarkStart w:id="32" w:name="_Toc41822846"/>
      <w:r>
        <w:rPr>
          <w:lang w:val="en-GB"/>
        </w:rPr>
        <w:t>Conclusion</w:t>
      </w:r>
      <w:bookmarkEnd w:id="32"/>
    </w:p>
    <w:p w14:paraId="72479AC8" w14:textId="1985A1E0" w:rsidR="00BB770C" w:rsidRDefault="00BB770C" w:rsidP="00BB770C">
      <w:r>
        <w:rPr>
          <w:rFonts w:hint="eastAsia"/>
        </w:rPr>
        <w:t>W</w:t>
      </w:r>
      <w:r>
        <w:t xml:space="preserve">e have tested several scenarios in federated learning under various circumstances, </w:t>
      </w:r>
      <w:r w:rsidR="00311425">
        <w:t>the</w:t>
      </w:r>
      <w:r>
        <w:t xml:space="preserve"> results can provide</w:t>
      </w:r>
      <w:r w:rsidR="00DA69F5">
        <w:t xml:space="preserve"> an easy-to-understand</w:t>
      </w:r>
      <w:r>
        <w:t xml:space="preserve"> reference to future federated designs. Our simulation system can also be edited for more </w:t>
      </w:r>
      <w:r w:rsidR="005801EF">
        <w:t xml:space="preserve">other </w:t>
      </w:r>
      <w:r>
        <w:t>scenario</w:t>
      </w:r>
      <w:r w:rsidR="004B36B0">
        <w:t xml:space="preserve"> testings</w:t>
      </w:r>
      <w:r>
        <w:t xml:space="preserve"> with tiny changes.</w:t>
      </w:r>
    </w:p>
    <w:p w14:paraId="1A018365" w14:textId="3BFD53B7" w:rsidR="001B08AC" w:rsidRPr="00BB770C" w:rsidRDefault="00BB770C" w:rsidP="001B08AC">
      <w:r>
        <w:t>We also perform a trivial example</w:t>
      </w:r>
      <w:r w:rsidR="002D2CC1">
        <w:t xml:space="preserve"> of </w:t>
      </w:r>
      <w:r w:rsidR="002D2CC1" w:rsidRPr="00C021E6">
        <w:rPr>
          <w:rFonts w:cs="Times New Roman"/>
          <w:szCs w:val="24"/>
        </w:rPr>
        <w:t>diabetic retinopathy</w:t>
      </w:r>
      <w:r w:rsidR="002D2CC1">
        <w:rPr>
          <w:rFonts w:cs="Times New Roman"/>
          <w:szCs w:val="24"/>
        </w:rPr>
        <w:t xml:space="preserve"> detection</w:t>
      </w:r>
      <w:r>
        <w:t xml:space="preserve"> on the cloud. Currently we have not found many federated implementations in biological </w:t>
      </w:r>
      <w:r w:rsidR="00D6065B">
        <w:t>and</w:t>
      </w:r>
      <w:r>
        <w:t xml:space="preserve"> medical field</w:t>
      </w:r>
      <w:r w:rsidR="00D6065B">
        <w:t>s</w:t>
      </w:r>
      <w:r>
        <w:t xml:space="preserve">. Our code can be an easy-to-understand example for bioinformatics or other people who </w:t>
      </w:r>
      <w:r w:rsidR="00227F04">
        <w:t>would like to</w:t>
      </w:r>
      <w:r>
        <w:t xml:space="preserve"> attempt on federate deep learning. </w:t>
      </w:r>
    </w:p>
    <w:p w14:paraId="38F30C98" w14:textId="5FA7612D" w:rsidR="001B08AC" w:rsidRPr="00E25CCD" w:rsidRDefault="001B08AC" w:rsidP="00E25CCD">
      <w:pPr>
        <w:pStyle w:val="1"/>
      </w:pPr>
      <w:bookmarkStart w:id="33" w:name="_Toc41822847"/>
      <w:r w:rsidRPr="001B08AC">
        <w:t>Acknowledgement</w:t>
      </w:r>
      <w:bookmarkEnd w:id="33"/>
    </w:p>
    <w:p w14:paraId="6E08A7E8" w14:textId="2BB58710" w:rsidR="00CE0C68" w:rsidRPr="00695ECF" w:rsidRDefault="0031175F">
      <w:pPr>
        <w:spacing w:after="200"/>
        <w:rPr>
          <w:rFonts w:ascii="Arial" w:hAnsi="Arial" w:cs="Arial"/>
          <w:sz w:val="36"/>
          <w:szCs w:val="36"/>
          <w:lang w:val="en-GB"/>
        </w:rPr>
      </w:pPr>
      <w:r w:rsidRPr="00813E4B">
        <w:t>I want to acknowledge</w:t>
      </w:r>
      <w:r>
        <w:t xml:space="preserve"> suggestions and helps from</w:t>
      </w:r>
      <w:r w:rsidR="002C7E4C">
        <w:t xml:space="preserve"> my supervisor and subject reader and menbers in the lab. And </w:t>
      </w:r>
      <w:r w:rsidR="002C7E4C" w:rsidRPr="00D225A4">
        <w:t xml:space="preserve">Mattias </w:t>
      </w:r>
      <w:r w:rsidR="002C7E4C" w:rsidRPr="00D225A4">
        <w:rPr>
          <w:rFonts w:hint="eastAsia"/>
        </w:rPr>
        <w:t>Å</w:t>
      </w:r>
      <w:r w:rsidR="002C7E4C" w:rsidRPr="00D225A4">
        <w:t>kesson</w:t>
      </w:r>
      <w:r w:rsidR="002C7E4C">
        <w:t xml:space="preserve"> who pr</w:t>
      </w:r>
      <w:r w:rsidR="00932123">
        <w:t>o</w:t>
      </w:r>
      <w:r w:rsidR="002C7E4C">
        <w:t>vide the model and</w:t>
      </w:r>
      <w:r w:rsidR="007F450B">
        <w:t xml:space="preserve"> </w:t>
      </w:r>
      <w:r w:rsidR="007948C8">
        <w:t xml:space="preserve">instructions for simulating federated learning. </w:t>
      </w:r>
      <w:r w:rsidR="00CE0C68" w:rsidRPr="00695ECF">
        <w:rPr>
          <w:lang w:val="en-GB"/>
        </w:rPr>
        <w:br w:type="page"/>
      </w:r>
    </w:p>
    <w:p w14:paraId="56C1C38F" w14:textId="188BDE74" w:rsidR="00D86DC6" w:rsidRDefault="008D2217" w:rsidP="00AB16C5">
      <w:pPr>
        <w:pStyle w:val="1"/>
      </w:pPr>
      <w:bookmarkStart w:id="34" w:name="_Toc41822848"/>
      <w:r w:rsidRPr="00695ECF">
        <w:lastRenderedPageBreak/>
        <w:t>Referen</w:t>
      </w:r>
      <w:r w:rsidR="00014480" w:rsidRPr="00695ECF">
        <w:t>ces</w:t>
      </w:r>
      <w:bookmarkEnd w:id="34"/>
    </w:p>
    <w:p w14:paraId="31DD80BC" w14:textId="77777777" w:rsidR="007D565A" w:rsidRPr="007D565A" w:rsidRDefault="007D565A" w:rsidP="007D565A">
      <w:pPr>
        <w:pStyle w:val="af1"/>
        <w:rPr>
          <w:rFonts w:cs="Times New Roman"/>
        </w:rPr>
      </w:pPr>
      <w:r>
        <w:rPr>
          <w:lang w:val="en-GB"/>
        </w:rPr>
        <w:fldChar w:fldCharType="begin"/>
      </w:r>
      <w:r>
        <w:rPr>
          <w:lang w:val="en-GB"/>
        </w:rPr>
        <w:instrText xml:space="preserve"> ADDIN ZOTERO_BIBL {"uncited":[],"omitted":[],"custom":[]} CSL_BIBLIOGRAPHY </w:instrText>
      </w:r>
      <w:r>
        <w:rPr>
          <w:lang w:val="en-GB"/>
        </w:rPr>
        <w:fldChar w:fldCharType="separate"/>
      </w:r>
      <w:r w:rsidRPr="007D565A">
        <w:rPr>
          <w:rFonts w:cs="Times New Roman"/>
        </w:rPr>
        <w:t>Angermueller C, P?Rnamaa T, Parts L, Stegle O. 2016. Deep learning for computational biology. Molecular Systems Biology 12: 878.</w:t>
      </w:r>
    </w:p>
    <w:p w14:paraId="19A07C79" w14:textId="77777777" w:rsidR="007D565A" w:rsidRPr="007D565A" w:rsidRDefault="007D565A" w:rsidP="007D565A">
      <w:pPr>
        <w:pStyle w:val="af1"/>
        <w:rPr>
          <w:rFonts w:cs="Times New Roman"/>
        </w:rPr>
      </w:pPr>
      <w:r w:rsidRPr="007D565A">
        <w:rPr>
          <w:rFonts w:cs="Times New Roman"/>
        </w:rPr>
        <w:t>Benitez CMV, Chidambaram C, Hembecker F, Lopes HS. 2011. A Comparative Study of Machine Learning and Evolutionary Computation Approaches for Protein Secondary Structure Classification. InTech</w:t>
      </w:r>
    </w:p>
    <w:p w14:paraId="3CD3EF12" w14:textId="77777777" w:rsidR="007D565A" w:rsidRPr="007D565A" w:rsidRDefault="007D565A" w:rsidP="007D565A">
      <w:pPr>
        <w:pStyle w:val="af1"/>
        <w:rPr>
          <w:rFonts w:cs="Times New Roman"/>
        </w:rPr>
      </w:pPr>
      <w:r w:rsidRPr="007D565A">
        <w:rPr>
          <w:rFonts w:cs="Times New Roman"/>
        </w:rPr>
        <w:t>Chen X, Ishwaran H. 2012. Random forests for genomic data analysis. Genomics 99:</w:t>
      </w:r>
    </w:p>
    <w:p w14:paraId="29875976" w14:textId="77777777" w:rsidR="007D565A" w:rsidRPr="007D565A" w:rsidRDefault="007D565A" w:rsidP="007D565A">
      <w:pPr>
        <w:pStyle w:val="af1"/>
        <w:rPr>
          <w:rFonts w:cs="Times New Roman"/>
        </w:rPr>
      </w:pPr>
      <w:r w:rsidRPr="007D565A">
        <w:rPr>
          <w:rFonts w:cs="Times New Roman"/>
        </w:rPr>
        <w:t xml:space="preserve">Cubuk ED, Zoph B, Mane D, Vasudevan VK, Le QV. 2018. AutoAugment: Learning Augmentation Policies from Data. arXiv: Computer Vision and Pattern Recognition </w:t>
      </w:r>
    </w:p>
    <w:p w14:paraId="487FC820" w14:textId="77777777" w:rsidR="007D565A" w:rsidRPr="007D565A" w:rsidRDefault="007D565A" w:rsidP="007D565A">
      <w:pPr>
        <w:pStyle w:val="af1"/>
        <w:rPr>
          <w:rFonts w:cs="Times New Roman"/>
        </w:rPr>
      </w:pPr>
      <w:r w:rsidRPr="007D565A">
        <w:rPr>
          <w:rFonts w:cs="Times New Roman"/>
        </w:rPr>
        <w:t>Eraslan G, Simon LM, Mircea M, Mueller NS, Theis FJ. 2019. Single-cell RNA-seq denoising using a deep count autoencoder. Nature Communications 10: 390.</w:t>
      </w:r>
    </w:p>
    <w:p w14:paraId="692D5FAB" w14:textId="77777777" w:rsidR="007D565A" w:rsidRPr="007D565A" w:rsidRDefault="007D565A" w:rsidP="007D565A">
      <w:pPr>
        <w:pStyle w:val="af1"/>
        <w:rPr>
          <w:rFonts w:cs="Times New Roman"/>
        </w:rPr>
      </w:pPr>
      <w:r w:rsidRPr="007D565A">
        <w:rPr>
          <w:rFonts w:cs="Times New Roman"/>
        </w:rPr>
        <w:t xml:space="preserve">Jeong E, Oh S, Kim H, Park J, Bennis M, Kim S. 2018. Communication-Efficient On-Device Machine Learning: Federated Distillation and Augmentation under Non-IID Private Data. arXiv: Learning </w:t>
      </w:r>
    </w:p>
    <w:p w14:paraId="0CBC207B" w14:textId="77777777" w:rsidR="007D565A" w:rsidRPr="007D565A" w:rsidRDefault="007D565A" w:rsidP="007D565A">
      <w:pPr>
        <w:pStyle w:val="af1"/>
        <w:rPr>
          <w:rFonts w:cs="Times New Roman"/>
        </w:rPr>
      </w:pPr>
      <w:r w:rsidRPr="007D565A">
        <w:rPr>
          <w:rFonts w:cs="Times New Roman"/>
        </w:rPr>
        <w:t>Jurtz VI, Johansen AR, Nielsen M, Almagro Armenteros JJ, Nielsen H, Sønderby CK, Winther O, Sønderby SK. 2017. An introduction to deep learning on biological sequence data: examples and solutions. Bioinformatics 33: 3685–3690.</w:t>
      </w:r>
    </w:p>
    <w:p w14:paraId="2836BDBE" w14:textId="77777777" w:rsidR="007D565A" w:rsidRPr="007D565A" w:rsidRDefault="007D565A" w:rsidP="007D565A">
      <w:pPr>
        <w:pStyle w:val="af1"/>
        <w:rPr>
          <w:rFonts w:cs="Times New Roman"/>
        </w:rPr>
      </w:pPr>
      <w:r w:rsidRPr="007D565A">
        <w:rPr>
          <w:rFonts w:cs="Times New Roman"/>
        </w:rPr>
        <w:t xml:space="preserve">Kairouz P, Mcmahan HB, Avent B, Bellet A, Bennis M, Bhagoji AN, Bonawitz K, Charles Z, Cormode G, Cummings R, others. 2019. Advances and Open Problems in Federated Learning. arXiv: Learning </w:t>
      </w:r>
    </w:p>
    <w:p w14:paraId="5719D832" w14:textId="77777777" w:rsidR="007D565A" w:rsidRPr="007D565A" w:rsidRDefault="007D565A" w:rsidP="007D565A">
      <w:pPr>
        <w:pStyle w:val="af1"/>
        <w:rPr>
          <w:rFonts w:cs="Times New Roman"/>
        </w:rPr>
      </w:pPr>
      <w:r w:rsidRPr="007D565A">
        <w:rPr>
          <w:rFonts w:cs="Times New Roman"/>
        </w:rPr>
        <w:t xml:space="preserve">Krizhevsky A. 2012. Learning Multiple Layers of Features from Tiny Images. University of Toronto </w:t>
      </w:r>
    </w:p>
    <w:p w14:paraId="1587DC85" w14:textId="77777777" w:rsidR="007D565A" w:rsidRPr="007D565A" w:rsidRDefault="007D565A" w:rsidP="007D565A">
      <w:pPr>
        <w:pStyle w:val="af1"/>
        <w:rPr>
          <w:rFonts w:cs="Times New Roman"/>
        </w:rPr>
      </w:pPr>
      <w:r w:rsidRPr="007D565A">
        <w:rPr>
          <w:rFonts w:cs="Times New Roman"/>
        </w:rPr>
        <w:t>Li T, Gao Y, Wang K, Guo S, Liu H, Kang H. 2019a. Diagnostic Assessment of Deep Learning Algorithms for Diabetic Retinopathy Screening. Information Sciences 501: 511–522.</w:t>
      </w:r>
    </w:p>
    <w:p w14:paraId="18239271" w14:textId="77777777" w:rsidR="007D565A" w:rsidRPr="007D565A" w:rsidRDefault="007D565A" w:rsidP="007D565A">
      <w:pPr>
        <w:pStyle w:val="af1"/>
        <w:rPr>
          <w:rFonts w:cs="Times New Roman"/>
        </w:rPr>
      </w:pPr>
      <w:r w:rsidRPr="007D565A">
        <w:rPr>
          <w:rFonts w:cs="Times New Roman"/>
        </w:rPr>
        <w:t xml:space="preserve">Li T, Sahu AK, Talwalkar A, Smith V. 2019b. Federated Learning: Challenges, Methods, and Future Directions. arXiv: Learning </w:t>
      </w:r>
    </w:p>
    <w:p w14:paraId="27B5AE67" w14:textId="77777777" w:rsidR="007D565A" w:rsidRPr="007D565A" w:rsidRDefault="007D565A" w:rsidP="007D565A">
      <w:pPr>
        <w:pStyle w:val="af1"/>
        <w:rPr>
          <w:rFonts w:cs="Times New Roman"/>
        </w:rPr>
      </w:pPr>
      <w:r w:rsidRPr="007D565A">
        <w:rPr>
          <w:rFonts w:cs="Times New Roman"/>
        </w:rPr>
        <w:t>Li Y, Han R, Bi C, Li M, Wang S, Gao X. 2018. DeepSimulator: a deep simulator for Nanopore sequencing. Bioinformatics 34: 2899–2908.</w:t>
      </w:r>
    </w:p>
    <w:p w14:paraId="7FF0657A" w14:textId="77777777" w:rsidR="007D565A" w:rsidRPr="007D565A" w:rsidRDefault="007D565A" w:rsidP="007D565A">
      <w:pPr>
        <w:pStyle w:val="af1"/>
        <w:rPr>
          <w:rFonts w:cs="Times New Roman"/>
        </w:rPr>
      </w:pPr>
      <w:r w:rsidRPr="007D565A">
        <w:rPr>
          <w:rFonts w:cs="Times New Roman"/>
        </w:rPr>
        <w:t xml:space="preserve">Liu Y, Chen T, Yang Q. 2018. Secure Federated Transfer Learning. arXiv: Learning </w:t>
      </w:r>
    </w:p>
    <w:p w14:paraId="44720523" w14:textId="77777777" w:rsidR="007D565A" w:rsidRPr="007D565A" w:rsidRDefault="007D565A" w:rsidP="007D565A">
      <w:pPr>
        <w:pStyle w:val="af1"/>
        <w:rPr>
          <w:rFonts w:cs="Times New Roman"/>
        </w:rPr>
      </w:pPr>
      <w:r w:rsidRPr="007D565A">
        <w:rPr>
          <w:rFonts w:cs="Times New Roman"/>
        </w:rPr>
        <w:lastRenderedPageBreak/>
        <w:t xml:space="preserve">Passeratpalmbach J, Farnan T, Miller RC, Gross MS, Flannery HL, Gleim B. 2019. A blockchain-orchestrated Federated Learning architecture for healthcare consortia. arXiv: Computers and Society </w:t>
      </w:r>
    </w:p>
    <w:p w14:paraId="653BE774" w14:textId="77777777" w:rsidR="007D565A" w:rsidRPr="007D565A" w:rsidRDefault="007D565A" w:rsidP="007D565A">
      <w:pPr>
        <w:pStyle w:val="af1"/>
        <w:rPr>
          <w:rFonts w:cs="Times New Roman"/>
        </w:rPr>
      </w:pPr>
      <w:r w:rsidRPr="007D565A">
        <w:rPr>
          <w:rFonts w:cs="Times New Roman"/>
        </w:rPr>
        <w:t>Poplin R, Chang P-C, Alexander D, Schwartz S, Colthurst T, Ku A, Newburger D, Dijamco J, Nguyen N, Afshar PT, Gross SS, Dorfman L, McLean CY, DePristo MA. 2018. A universal SNP and small-indel variant caller using deep neural networks. Nature Biotechnology 36: 983–987.</w:t>
      </w:r>
    </w:p>
    <w:p w14:paraId="462B41E1" w14:textId="77777777" w:rsidR="007D565A" w:rsidRPr="007D565A" w:rsidRDefault="007D565A" w:rsidP="007D565A">
      <w:pPr>
        <w:pStyle w:val="af1"/>
        <w:rPr>
          <w:rFonts w:cs="Times New Roman"/>
        </w:rPr>
      </w:pPr>
      <w:r w:rsidRPr="007D565A">
        <w:rPr>
          <w:rFonts w:cs="Times New Roman"/>
        </w:rPr>
        <w:t>Rajpurkar P, Irvin J, Ball RL, Zhu K, Yang B, Mehta H, Duan T, Ding D, Bagul A, Langlotz CP, Patel BN, Yeom KW, Shpanskaya K, Blankenberg FG, Seekins J, Amrhein TJ, Mong DA, Halabi SS, Zucker EJ, Ng AY, Lungren MP. 2018. Deep learning for chest radiograph diagnosis: A retrospective comparison of the CheXNeXt algorithm to practicing radiologists. PLOS Medicine 15: 1–17.</w:t>
      </w:r>
    </w:p>
    <w:p w14:paraId="048B2E6E" w14:textId="77777777" w:rsidR="007D565A" w:rsidRPr="007D565A" w:rsidRDefault="007D565A" w:rsidP="007D565A">
      <w:pPr>
        <w:pStyle w:val="af1"/>
        <w:rPr>
          <w:rFonts w:cs="Times New Roman"/>
        </w:rPr>
      </w:pPr>
      <w:r w:rsidRPr="007D565A">
        <w:rPr>
          <w:rFonts w:cs="Times New Roman"/>
        </w:rPr>
        <w:t xml:space="preserve">Ramachandran P, Zoph B, Le QV. 2017. Swish: a Self-Gated Activation Function. arXiv: Neural and Evolutionary Computing </w:t>
      </w:r>
    </w:p>
    <w:p w14:paraId="6A80F5B2" w14:textId="77777777" w:rsidR="007D565A" w:rsidRPr="007D565A" w:rsidRDefault="007D565A" w:rsidP="007D565A">
      <w:pPr>
        <w:pStyle w:val="af1"/>
        <w:rPr>
          <w:rFonts w:cs="Times New Roman"/>
        </w:rPr>
      </w:pPr>
      <w:r w:rsidRPr="007D565A">
        <w:rPr>
          <w:rFonts w:cs="Times New Roman"/>
        </w:rPr>
        <w:t xml:space="preserve">Real E, Liang C, So D, Le QV. 2020. AutoML-Zero: Evolving Machine Learning Algorithms From Scratch. arXiv: Learning </w:t>
      </w:r>
    </w:p>
    <w:p w14:paraId="705E8F4B" w14:textId="77777777" w:rsidR="007D565A" w:rsidRPr="007D565A" w:rsidRDefault="007D565A" w:rsidP="007D565A">
      <w:pPr>
        <w:pStyle w:val="af1"/>
        <w:rPr>
          <w:rFonts w:cs="Times New Roman"/>
        </w:rPr>
      </w:pPr>
      <w:r w:rsidRPr="007D565A">
        <w:rPr>
          <w:rFonts w:cs="Times New Roman"/>
        </w:rPr>
        <w:t xml:space="preserve">Sheller MJ, Reina GA, Edwards B, Martin J, Bakas S. 2018. Multi-Institutional Deep Learning Modeling Without Sharing Patient Data: A Feasibility Study on Brain Tumor Segmentation. arXiv: Learning </w:t>
      </w:r>
    </w:p>
    <w:p w14:paraId="76AC2415" w14:textId="77777777" w:rsidR="007D565A" w:rsidRPr="007D565A" w:rsidRDefault="007D565A" w:rsidP="007D565A">
      <w:pPr>
        <w:pStyle w:val="af1"/>
        <w:rPr>
          <w:rFonts w:cs="Times New Roman"/>
        </w:rPr>
      </w:pPr>
      <w:r w:rsidRPr="007D565A">
        <w:rPr>
          <w:rFonts w:cs="Times New Roman"/>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14:paraId="44F132F0" w14:textId="77777777" w:rsidR="007D565A" w:rsidRPr="007D565A" w:rsidRDefault="007D565A" w:rsidP="007D565A">
      <w:pPr>
        <w:pStyle w:val="af1"/>
        <w:rPr>
          <w:rFonts w:cs="Times New Roman"/>
        </w:rPr>
      </w:pPr>
      <w:r w:rsidRPr="007D565A">
        <w:rPr>
          <w:rFonts w:cs="Times New Roman"/>
        </w:rPr>
        <w:t xml:space="preserve">Yang Q, Liu Y, Chen T, Tong Y. 2019. Federated Machine Learning: Concept and Applications. arXiv: Artificial Intelligence </w:t>
      </w:r>
    </w:p>
    <w:p w14:paraId="743BFE05" w14:textId="77777777" w:rsidR="007D565A" w:rsidRPr="007D565A" w:rsidRDefault="007D565A" w:rsidP="007D565A">
      <w:pPr>
        <w:pStyle w:val="af1"/>
        <w:rPr>
          <w:rFonts w:cs="Times New Roman"/>
        </w:rPr>
      </w:pPr>
      <w:r w:rsidRPr="007D565A">
        <w:rPr>
          <w:rFonts w:cs="Times New Roman"/>
        </w:rPr>
        <w:t xml:space="preserve">Yao Q, Wang M, Escalante HJ, Guyon I, Hu Y, Li Y, Tu W, Yang Q, Yu Y. 2018. Taking Human out of Learning Applications: A Survey on Automated Machine Learning. arXiv: Artificial Intelligence </w:t>
      </w:r>
    </w:p>
    <w:p w14:paraId="3C8D080B" w14:textId="77777777" w:rsidR="007D565A" w:rsidRPr="007D565A" w:rsidRDefault="007D565A" w:rsidP="007D565A">
      <w:pPr>
        <w:pStyle w:val="af1"/>
        <w:rPr>
          <w:rFonts w:cs="Times New Roman"/>
        </w:rPr>
      </w:pPr>
      <w:r w:rsidRPr="007D565A">
        <w:rPr>
          <w:rFonts w:cs="Times New Roman"/>
        </w:rPr>
        <w:t xml:space="preserve">Zhao Y, Li M, Lai L, Suda N, Civin D, Chandra V. 2018. Federated learning with non-iid data. arXiv preprint arXiv:1806.00582 </w:t>
      </w:r>
    </w:p>
    <w:p w14:paraId="2696183A" w14:textId="06ADF40D" w:rsidR="00B26773" w:rsidRPr="007D565A" w:rsidRDefault="007D565A" w:rsidP="007D565A">
      <w:pPr>
        <w:pStyle w:val="Litteraturfrteckning1"/>
        <w:ind w:left="0" w:firstLine="0"/>
        <w:rPr>
          <w:rFonts w:cs="Times New Roman"/>
          <w:lang w:val="en-GB"/>
        </w:rPr>
      </w:pPr>
      <w:r>
        <w:rPr>
          <w:rFonts w:cs="Times New Roman"/>
          <w:lang w:val="en-GB"/>
        </w:rPr>
        <w:fldChar w:fldCharType="end"/>
      </w:r>
    </w:p>
    <w:p w14:paraId="672C307A" w14:textId="77777777" w:rsidR="00B26773" w:rsidRPr="00695ECF" w:rsidRDefault="00B26773">
      <w:pPr>
        <w:spacing w:after="200"/>
        <w:rPr>
          <w:lang w:val="en-GB"/>
        </w:rPr>
      </w:pPr>
      <w:r w:rsidRPr="00695ECF">
        <w:rPr>
          <w:lang w:val="en-GB"/>
        </w:rPr>
        <w:br w:type="page"/>
      </w:r>
    </w:p>
    <w:p w14:paraId="2AEA9D63" w14:textId="5B57F722" w:rsidR="009428D7" w:rsidRPr="00F64660" w:rsidRDefault="00FE7A18" w:rsidP="00F64660">
      <w:pPr>
        <w:pStyle w:val="1"/>
      </w:pPr>
      <w:bookmarkStart w:id="35" w:name="_Toc41822849"/>
      <w:r w:rsidRPr="00F64660">
        <w:lastRenderedPageBreak/>
        <w:t xml:space="preserve">Appendix </w:t>
      </w:r>
      <w:r w:rsidR="00F64660">
        <w:t>-</w:t>
      </w:r>
      <w:r w:rsidR="009428D7" w:rsidRPr="00F64660">
        <w:t xml:space="preserve"> OIA-DDR dataset after pre-processing</w:t>
      </w:r>
      <w:bookmarkEnd w:id="35"/>
    </w:p>
    <w:p w14:paraId="3AA58F1A" w14:textId="69259780" w:rsidR="005601F3" w:rsidRDefault="001C3A8E" w:rsidP="005601F3">
      <w:pPr>
        <w:rPr>
          <w:lang w:eastAsia="zh-CN"/>
        </w:rPr>
      </w:pPr>
      <w:r>
        <w:rPr>
          <w:rFonts w:hint="eastAsia"/>
          <w:lang w:eastAsia="zh-CN"/>
        </w:rPr>
        <w:t>M</w:t>
      </w:r>
      <w:r>
        <w:rPr>
          <w:lang w:eastAsia="zh-CN"/>
        </w:rPr>
        <w:t xml:space="preserve">ethods from </w:t>
      </w:r>
      <w:r w:rsidRPr="00C021E6">
        <w:rPr>
          <w:rFonts w:cs="Times New Roman"/>
          <w:szCs w:val="24"/>
        </w:rPr>
        <w:t>(</w:t>
      </w:r>
      <w:hyperlink r:id="rId35" w:history="1">
        <w:r w:rsidRPr="00C021E6">
          <w:rPr>
            <w:rStyle w:val="a8"/>
            <w:rFonts w:cs="Times New Roman"/>
            <w:szCs w:val="24"/>
          </w:rPr>
          <w:t>https://www.kaggle.com/ratthachat/aptos-eye-preprocessing-in-diabetic-retinopathy</w:t>
        </w:r>
      </w:hyperlink>
      <w:r w:rsidRPr="00C021E6">
        <w:rPr>
          <w:rFonts w:cs="Times New Roman"/>
          <w:szCs w:val="24"/>
        </w:rPr>
        <w:t>)</w:t>
      </w:r>
      <w:r>
        <w:rPr>
          <w:rFonts w:cs="Times New Roman"/>
          <w:szCs w:val="24"/>
        </w:rPr>
        <w:t xml:space="preserve"> and </w:t>
      </w:r>
      <w:r w:rsidRPr="00C021E6">
        <w:rPr>
          <w:rFonts w:cs="Times New Roman"/>
          <w:szCs w:val="24"/>
        </w:rPr>
        <w:t xml:space="preserve"> (</w:t>
      </w:r>
      <w:hyperlink r:id="rId36" w:history="1">
        <w:r w:rsidRPr="00C021E6">
          <w:rPr>
            <w:rStyle w:val="a8"/>
            <w:rFonts w:cs="Times New Roman"/>
            <w:szCs w:val="24"/>
          </w:rPr>
          <w:t>https://www.kaggle.com/titericz/circle-to-rectagle-preprocessing-1</w:t>
        </w:r>
      </w:hyperlink>
      <w:r w:rsidRPr="00C021E6">
        <w:rPr>
          <w:rFonts w:cs="Times New Roman"/>
          <w:szCs w:val="24"/>
        </w:rPr>
        <w:t>)</w:t>
      </w:r>
      <w:r>
        <w:rPr>
          <w:rFonts w:cs="Times New Roman"/>
          <w:szCs w:val="24"/>
        </w:rPr>
        <w:t xml:space="preserve"> are used for proprocessing original images to</w:t>
      </w:r>
      <w:r w:rsidR="00A00C95">
        <w:rPr>
          <w:rFonts w:cs="Times New Roman"/>
          <w:szCs w:val="24"/>
        </w:rPr>
        <w:t xml:space="preserve"> ou</w:t>
      </w:r>
      <w:r w:rsidR="00DB5FD7">
        <w:rPr>
          <w:rFonts w:cs="Times New Roman"/>
          <w:szCs w:val="24"/>
        </w:rPr>
        <w:t>r</w:t>
      </w:r>
      <w:r w:rsidR="00A00C95">
        <w:rPr>
          <w:rFonts w:cs="Times New Roman"/>
          <w:szCs w:val="24"/>
        </w:rPr>
        <w:t xml:space="preserve"> input data</w:t>
      </w:r>
      <w:r>
        <w:rPr>
          <w:rFonts w:cs="Times New Roman"/>
          <w:szCs w:val="24"/>
        </w:rPr>
        <w:t>.</w:t>
      </w:r>
    </w:p>
    <w:p w14:paraId="25016CC4" w14:textId="4AEDCB20" w:rsidR="001E66E8" w:rsidRPr="009428D7" w:rsidRDefault="001C3A8E" w:rsidP="00345F00">
      <w:pPr>
        <w:jc w:val="center"/>
      </w:pPr>
      <w:r>
        <w:rPr>
          <w:noProof/>
        </w:rPr>
        <w:drawing>
          <wp:inline distT="0" distB="0" distL="0" distR="0" wp14:anchorId="5CF49B7D" wp14:editId="5A41EBFD">
            <wp:extent cx="4450352" cy="6875918"/>
            <wp:effectExtent l="0" t="0" r="7620" b="1270"/>
            <wp:docPr id="5" name="图片 5"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459300" cy="6889742"/>
                    </a:xfrm>
                    <a:prstGeom prst="rect">
                      <a:avLst/>
                    </a:prstGeom>
                    <a:noFill/>
                    <a:ln>
                      <a:noFill/>
                    </a:ln>
                  </pic:spPr>
                </pic:pic>
              </a:graphicData>
            </a:graphic>
          </wp:inline>
        </w:drawing>
      </w:r>
    </w:p>
    <w:p w14:paraId="71D688FF" w14:textId="7AEC5E08" w:rsidR="005601F3" w:rsidRPr="00C5454D" w:rsidRDefault="005601F3" w:rsidP="00F64660">
      <w:pPr>
        <w:pStyle w:val="1"/>
      </w:pPr>
      <w:bookmarkStart w:id="36" w:name="_Toc41822850"/>
      <w:r w:rsidRPr="00C5454D">
        <w:lastRenderedPageBreak/>
        <w:t xml:space="preserve">Appendix </w:t>
      </w:r>
      <w:r w:rsidR="009A4C08">
        <w:t>–</w:t>
      </w:r>
      <w:r w:rsidR="00C5454D" w:rsidRPr="00C5454D">
        <w:t xml:space="preserve"> </w:t>
      </w:r>
      <w:r w:rsidR="009A4C08">
        <w:t>Samples used in</w:t>
      </w:r>
      <w:r w:rsidR="00C5454D" w:rsidRPr="00C5454D">
        <w:t xml:space="preserve"> Box plots</w:t>
      </w:r>
      <w:bookmarkEnd w:id="36"/>
    </w:p>
    <w:p w14:paraId="2E975819" w14:textId="77777777" w:rsidR="00212B82" w:rsidRPr="00AB5378" w:rsidRDefault="00212B82" w:rsidP="00212B82">
      <w:pPr>
        <w:tabs>
          <w:tab w:val="num" w:pos="720"/>
        </w:tabs>
        <w:rPr>
          <w:b/>
          <w:bCs/>
          <w:i/>
          <w:iCs/>
        </w:rPr>
      </w:pPr>
      <w:r w:rsidRPr="00AB5378">
        <w:rPr>
          <w:rFonts w:hint="eastAsia"/>
          <w:b/>
          <w:bCs/>
          <w:i/>
          <w:iCs/>
        </w:rPr>
        <w:t>Data Dispersion</w:t>
      </w:r>
    </w:p>
    <w:p w14:paraId="7F1B74E5" w14:textId="77777777" w:rsidR="00212B82" w:rsidRDefault="00212B82" w:rsidP="00212B82">
      <w:pPr>
        <w:jc w:val="center"/>
      </w:pPr>
      <w:r>
        <w:rPr>
          <w:noProof/>
        </w:rPr>
        <w:drawing>
          <wp:inline distT="0" distB="0" distL="0" distR="0" wp14:anchorId="01A9EF5F" wp14:editId="6F50B07A">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058F3588" wp14:editId="62054F23">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14:paraId="5B606FC6" w14:textId="77777777" w:rsidR="00212B82" w:rsidRPr="00E949A5" w:rsidRDefault="00212B82" w:rsidP="00212B82">
      <w:pPr>
        <w:tabs>
          <w:tab w:val="num" w:pos="720"/>
        </w:tabs>
        <w:rPr>
          <w:b/>
          <w:bCs/>
          <w:i/>
          <w:iCs/>
        </w:rPr>
      </w:pPr>
      <w:r w:rsidRPr="00AB5378">
        <w:rPr>
          <w:rFonts w:hint="eastAsia"/>
          <w:b/>
          <w:bCs/>
          <w:i/>
          <w:iCs/>
        </w:rPr>
        <w:t>Delayed Update</w:t>
      </w:r>
    </w:p>
    <w:p w14:paraId="1DACDF11" w14:textId="77777777" w:rsidR="00212B82" w:rsidRDefault="00212B82" w:rsidP="00212B82">
      <w:pPr>
        <w:jc w:val="center"/>
      </w:pPr>
      <w:r>
        <w:rPr>
          <w:noProof/>
        </w:rPr>
        <w:drawing>
          <wp:inline distT="0" distB="0" distL="0" distR="0" wp14:anchorId="00B9DC6B" wp14:editId="75499B28">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23D246C5" wp14:editId="54F1AE89">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14:paraId="0BF64461" w14:textId="77777777" w:rsidR="00212B82" w:rsidRDefault="00212B82" w:rsidP="00212B82">
      <w:pPr>
        <w:jc w:val="center"/>
      </w:pPr>
      <w:r>
        <w:rPr>
          <w:rFonts w:hint="eastAsia"/>
          <w:noProof/>
        </w:rPr>
        <w:drawing>
          <wp:inline distT="0" distB="0" distL="0" distR="0" wp14:anchorId="56C195BC" wp14:editId="5B9A3093">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14:anchorId="45466B17" wp14:editId="39873C94">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14:paraId="61402CE9" w14:textId="77777777" w:rsidR="005601F3" w:rsidRDefault="005601F3" w:rsidP="005601F3"/>
    <w:p w14:paraId="2B12DE20" w14:textId="77777777" w:rsidR="00212B82" w:rsidRDefault="00212B82">
      <w:pPr>
        <w:spacing w:after="200"/>
        <w:rPr>
          <w:rFonts w:ascii="Arial" w:hAnsi="Arial" w:cs="Arial"/>
          <w:sz w:val="36"/>
          <w:szCs w:val="32"/>
          <w:lang w:val="en-GB"/>
        </w:rPr>
      </w:pPr>
      <w:r>
        <w:br w:type="page"/>
      </w:r>
    </w:p>
    <w:p w14:paraId="4E528404" w14:textId="4D115DEB" w:rsidR="005601F3" w:rsidRPr="00212B82" w:rsidRDefault="005601F3" w:rsidP="00F64660">
      <w:pPr>
        <w:pStyle w:val="1"/>
      </w:pPr>
      <w:bookmarkStart w:id="37" w:name="_Toc41822851"/>
      <w:r w:rsidRPr="00212B82">
        <w:lastRenderedPageBreak/>
        <w:t xml:space="preserve">Appendix </w:t>
      </w:r>
      <w:r w:rsidR="00F64660">
        <w:t>-</w:t>
      </w:r>
      <w:r w:rsidR="00212B82" w:rsidRPr="00212B82">
        <w:t xml:space="preserve"> Statistical Records</w:t>
      </w:r>
      <w:bookmarkEnd w:id="37"/>
    </w:p>
    <w:p w14:paraId="61E5A640" w14:textId="66D77A05" w:rsidR="00212B82" w:rsidRPr="00AF3C52" w:rsidRDefault="00212B82" w:rsidP="00212B82">
      <w:r>
        <w:t xml:space="preserve">In this </w:t>
      </w:r>
      <w:r w:rsidR="009A1C78">
        <w:t>A</w:t>
      </w:r>
      <w:r>
        <w:t xml:space="preserve">ppendix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which is the pre-requirement of using T-test. We perform T-test or Wilcoxon test depending on assess results.</w:t>
      </w:r>
      <w:r w:rsidRPr="00F66BBB">
        <w:t xml:space="preserve"> </w:t>
      </w:r>
      <w:r>
        <w:t>Results tested by Wilcoxon test are tagged with ‘#’.</w:t>
      </w:r>
    </w:p>
    <w:p w14:paraId="4227D172" w14:textId="77777777" w:rsidR="00212B82" w:rsidRPr="00AB5378" w:rsidRDefault="00212B82" w:rsidP="00212B82">
      <w:pPr>
        <w:tabs>
          <w:tab w:val="num" w:pos="720"/>
        </w:tabs>
        <w:rPr>
          <w:b/>
          <w:bCs/>
          <w:i/>
          <w:iCs/>
        </w:rPr>
      </w:pPr>
      <w:r w:rsidRPr="00AB5378">
        <w:rPr>
          <w:rFonts w:hint="eastAsia"/>
          <w:b/>
          <w:bCs/>
          <w:i/>
          <w:iCs/>
        </w:rPr>
        <w:t>Data Dispersion</w:t>
      </w:r>
    </w:p>
    <w:tbl>
      <w:tblPr>
        <w:tblStyle w:val="31"/>
        <w:tblW w:w="0" w:type="auto"/>
        <w:tblLook w:val="04A0" w:firstRow="1" w:lastRow="0" w:firstColumn="1" w:lastColumn="0" w:noHBand="0" w:noVBand="1"/>
      </w:tblPr>
      <w:tblGrid>
        <w:gridCol w:w="1768"/>
        <w:gridCol w:w="1768"/>
      </w:tblGrid>
      <w:tr w:rsidR="00212B82" w:rsidRPr="00233500" w14:paraId="6A3BB0BA" w14:textId="77777777" w:rsidTr="0097571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14:paraId="0C9AE759" w14:textId="77777777" w:rsidR="00212B82" w:rsidRPr="00233500" w:rsidRDefault="00212B82" w:rsidP="0097571D">
            <w:pPr>
              <w:tabs>
                <w:tab w:val="num" w:pos="720"/>
              </w:tabs>
              <w:jc w:val="center"/>
              <w:rPr>
                <w:sz w:val="18"/>
                <w:szCs w:val="18"/>
              </w:rPr>
            </w:pPr>
          </w:p>
        </w:tc>
        <w:tc>
          <w:tcPr>
            <w:tcW w:w="1768" w:type="dxa"/>
          </w:tcPr>
          <w:p w14:paraId="2DA9E825" w14:textId="77777777" w:rsidR="00212B82" w:rsidRPr="00233500"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12B82" w:rsidRPr="00233500" w14:paraId="52C64755" w14:textId="77777777" w:rsidTr="0097571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14:paraId="0EF7AEE2" w14:textId="77777777" w:rsidR="00212B82" w:rsidRPr="00233500" w:rsidRDefault="00212B82" w:rsidP="0097571D">
            <w:pPr>
              <w:tabs>
                <w:tab w:val="num" w:pos="720"/>
              </w:tabs>
              <w:jc w:val="center"/>
              <w:rPr>
                <w:sz w:val="18"/>
                <w:szCs w:val="18"/>
              </w:rPr>
            </w:pPr>
            <w:r>
              <w:rPr>
                <w:rFonts w:hint="eastAsia"/>
                <w:sz w:val="18"/>
                <w:szCs w:val="18"/>
              </w:rPr>
              <w:t>A</w:t>
            </w:r>
            <w:r>
              <w:rPr>
                <w:sz w:val="18"/>
                <w:szCs w:val="18"/>
              </w:rPr>
              <w:t>CC</w:t>
            </w:r>
          </w:p>
        </w:tc>
        <w:tc>
          <w:tcPr>
            <w:tcW w:w="1768" w:type="dxa"/>
          </w:tcPr>
          <w:p w14:paraId="4EFCC960" w14:textId="77777777" w:rsidR="00212B82" w:rsidRPr="00233500"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12B82" w:rsidRPr="00233500" w14:paraId="0C93FB63" w14:textId="77777777" w:rsidTr="0097571D">
        <w:trPr>
          <w:trHeight w:val="332"/>
        </w:trPr>
        <w:tc>
          <w:tcPr>
            <w:cnfStyle w:val="001000000000" w:firstRow="0" w:lastRow="0" w:firstColumn="1" w:lastColumn="0" w:oddVBand="0" w:evenVBand="0" w:oddHBand="0" w:evenHBand="0" w:firstRowFirstColumn="0" w:firstRowLastColumn="0" w:lastRowFirstColumn="0" w:lastRowLastColumn="0"/>
            <w:tcW w:w="1768" w:type="dxa"/>
          </w:tcPr>
          <w:p w14:paraId="1BAB7175" w14:textId="77777777" w:rsidR="00212B82" w:rsidRPr="00233500" w:rsidRDefault="00212B82" w:rsidP="0097571D">
            <w:pPr>
              <w:tabs>
                <w:tab w:val="num" w:pos="720"/>
              </w:tabs>
              <w:jc w:val="center"/>
              <w:rPr>
                <w:sz w:val="18"/>
                <w:szCs w:val="18"/>
              </w:rPr>
            </w:pPr>
            <w:r>
              <w:rPr>
                <w:rFonts w:hint="eastAsia"/>
                <w:sz w:val="18"/>
                <w:szCs w:val="18"/>
              </w:rPr>
              <w:t>R</w:t>
            </w:r>
            <w:r>
              <w:rPr>
                <w:sz w:val="18"/>
                <w:szCs w:val="18"/>
              </w:rPr>
              <w:t>ound</w:t>
            </w:r>
          </w:p>
        </w:tc>
        <w:tc>
          <w:tcPr>
            <w:tcW w:w="1768" w:type="dxa"/>
          </w:tcPr>
          <w:p w14:paraId="1B2C465C" w14:textId="77777777" w:rsidR="00212B82" w:rsidRPr="00233500"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059 </w:t>
            </w:r>
            <w:r w:rsidRPr="00333555">
              <w:rPr>
                <w:color w:val="FF0000"/>
                <w:sz w:val="18"/>
                <w:szCs w:val="18"/>
              </w:rPr>
              <w:t>*</w:t>
            </w:r>
          </w:p>
        </w:tc>
      </w:tr>
    </w:tbl>
    <w:p w14:paraId="241FAEC7" w14:textId="77777777" w:rsidR="00212B82" w:rsidRPr="001B65E0" w:rsidRDefault="00212B82" w:rsidP="00212B82">
      <w:pPr>
        <w:tabs>
          <w:tab w:val="num" w:pos="720"/>
        </w:tabs>
      </w:pPr>
    </w:p>
    <w:p w14:paraId="6E80C967" w14:textId="77777777" w:rsidR="00212B82" w:rsidRDefault="00212B82" w:rsidP="00212B82">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0D392144"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5DBB6EB3" w14:textId="77777777" w:rsidR="00212B82" w:rsidRPr="004A308C" w:rsidRDefault="00212B82" w:rsidP="0097571D">
            <w:pPr>
              <w:tabs>
                <w:tab w:val="num" w:pos="720"/>
              </w:tabs>
              <w:jc w:val="center"/>
              <w:rPr>
                <w:sz w:val="18"/>
                <w:szCs w:val="18"/>
              </w:rPr>
            </w:pPr>
            <w:r w:rsidRPr="004A308C">
              <w:rPr>
                <w:sz w:val="18"/>
                <w:szCs w:val="18"/>
              </w:rPr>
              <w:t>Proportion</w:t>
            </w:r>
          </w:p>
        </w:tc>
        <w:tc>
          <w:tcPr>
            <w:tcW w:w="1060" w:type="dxa"/>
          </w:tcPr>
          <w:p w14:paraId="7A92B3A6"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14:paraId="6902D35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14:paraId="2C72FAD7"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14:paraId="520DC71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14:paraId="759BDE60"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14:paraId="77AEEFF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1144BD2E"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3BDE047" w14:textId="77777777" w:rsidR="00212B82" w:rsidRPr="004A308C" w:rsidRDefault="00212B82" w:rsidP="0097571D">
            <w:pPr>
              <w:tabs>
                <w:tab w:val="num" w:pos="720"/>
              </w:tabs>
              <w:jc w:val="center"/>
              <w:rPr>
                <w:sz w:val="18"/>
                <w:szCs w:val="18"/>
              </w:rPr>
            </w:pPr>
            <w:r w:rsidRPr="004A308C">
              <w:rPr>
                <w:rFonts w:hint="eastAsia"/>
                <w:sz w:val="18"/>
                <w:szCs w:val="18"/>
              </w:rPr>
              <w:t>A</w:t>
            </w:r>
            <w:r w:rsidRPr="004A308C">
              <w:rPr>
                <w:sz w:val="18"/>
                <w:szCs w:val="18"/>
              </w:rPr>
              <w:t>cc</w:t>
            </w:r>
          </w:p>
        </w:tc>
        <w:tc>
          <w:tcPr>
            <w:tcW w:w="1060" w:type="dxa"/>
          </w:tcPr>
          <w:p w14:paraId="0651F4F0"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12E594E"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14:paraId="3A24CF1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14:paraId="31288ED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14:paraId="7BFC11B6"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14:paraId="104063E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212B82" w:rsidRPr="004A308C" w14:paraId="5393AFBA"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151A4CA7" w14:textId="77777777" w:rsidR="00212B82" w:rsidRPr="004A308C" w:rsidRDefault="00212B82" w:rsidP="0097571D">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14:paraId="2CFB6C53"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447774D5"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14:paraId="35C9F09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14:paraId="1F1E8E5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14:paraId="72478B2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14:paraId="3DB13D9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14:paraId="63C95A6B" w14:textId="77777777" w:rsidR="00212B82" w:rsidRPr="004A308C" w:rsidRDefault="00212B82" w:rsidP="00212B82">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1B7946A8"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3E9EB1A2" w14:textId="77777777" w:rsidR="00212B82" w:rsidRPr="004A308C" w:rsidRDefault="00212B82" w:rsidP="0097571D">
            <w:pPr>
              <w:tabs>
                <w:tab w:val="num" w:pos="720"/>
              </w:tabs>
              <w:rPr>
                <w:sz w:val="18"/>
                <w:szCs w:val="18"/>
              </w:rPr>
            </w:pPr>
            <w:r>
              <w:rPr>
                <w:rFonts w:hint="eastAsia"/>
                <w:sz w:val="18"/>
                <w:szCs w:val="18"/>
              </w:rPr>
              <w:t>D</w:t>
            </w:r>
            <w:r>
              <w:rPr>
                <w:sz w:val="18"/>
                <w:szCs w:val="18"/>
              </w:rPr>
              <w:t>elay Speed</w:t>
            </w:r>
          </w:p>
        </w:tc>
        <w:tc>
          <w:tcPr>
            <w:tcW w:w="1060" w:type="dxa"/>
          </w:tcPr>
          <w:p w14:paraId="691169DE"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14:paraId="5C175791"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14:paraId="0687416D"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14:paraId="0DE5ADB8"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14:paraId="3F462B62"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14:paraId="01FB29A5"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6540119D"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69858DA" w14:textId="77777777" w:rsidR="00212B82" w:rsidRPr="004A308C" w:rsidRDefault="00212B82" w:rsidP="0097571D">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14:paraId="6D95680D"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7C5B828"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14:paraId="17368CB5"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14:paraId="22C0BBBF"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14:paraId="56EF4682"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2</w:t>
            </w:r>
          </w:p>
        </w:tc>
        <w:tc>
          <w:tcPr>
            <w:tcW w:w="1138" w:type="dxa"/>
          </w:tcPr>
          <w:p w14:paraId="3470C4F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212B82" w:rsidRPr="004A308C" w14:paraId="383DF411"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65F0997C" w14:textId="77777777" w:rsidR="00212B82" w:rsidRPr="004A308C" w:rsidRDefault="00212B82" w:rsidP="0097571D">
            <w:pPr>
              <w:tabs>
                <w:tab w:val="num" w:pos="720"/>
              </w:tabs>
              <w:rPr>
                <w:sz w:val="18"/>
                <w:szCs w:val="18"/>
              </w:rPr>
            </w:pPr>
            <w:r w:rsidRPr="004A308C">
              <w:rPr>
                <w:rFonts w:hint="eastAsia"/>
                <w:sz w:val="18"/>
                <w:szCs w:val="18"/>
              </w:rPr>
              <w:t>R</w:t>
            </w:r>
            <w:r w:rsidRPr="004A308C">
              <w:rPr>
                <w:sz w:val="18"/>
                <w:szCs w:val="18"/>
              </w:rPr>
              <w:t>ound</w:t>
            </w:r>
          </w:p>
        </w:tc>
        <w:tc>
          <w:tcPr>
            <w:tcW w:w="1060" w:type="dxa"/>
          </w:tcPr>
          <w:p w14:paraId="5A3D280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77346ECC"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14:paraId="318B906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14:paraId="522FA8D7"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14:paraId="096D2FC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14:paraId="3CCDA4F4"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14:paraId="3BC8F855" w14:textId="77777777" w:rsidR="00212B82" w:rsidRDefault="00212B82" w:rsidP="00212B82"/>
    <w:p w14:paraId="27EBABA6" w14:textId="77777777" w:rsidR="00212B82" w:rsidRDefault="00212B82" w:rsidP="00212B82"/>
    <w:p w14:paraId="23675B99" w14:textId="36BE9D2E" w:rsidR="005601F3" w:rsidRDefault="005601F3" w:rsidP="005601F3"/>
    <w:p w14:paraId="49A0ABD4" w14:textId="77777777" w:rsidR="00212B82" w:rsidRDefault="00212B82" w:rsidP="005601F3"/>
    <w:p w14:paraId="1B8A1440" w14:textId="77777777" w:rsidR="00212B82" w:rsidRDefault="00212B82">
      <w:pPr>
        <w:spacing w:after="200"/>
        <w:rPr>
          <w:rFonts w:ascii="Arial" w:hAnsi="Arial" w:cs="Arial"/>
          <w:sz w:val="36"/>
          <w:szCs w:val="32"/>
          <w:lang w:val="en-GB"/>
        </w:rPr>
      </w:pPr>
      <w:r>
        <w:br w:type="page"/>
      </w:r>
    </w:p>
    <w:p w14:paraId="4E9F5E26" w14:textId="2B930508" w:rsidR="005601F3" w:rsidRPr="00043DE3" w:rsidRDefault="005601F3" w:rsidP="00F64660">
      <w:pPr>
        <w:pStyle w:val="1"/>
      </w:pPr>
      <w:bookmarkStart w:id="38" w:name="_Toc41822852"/>
      <w:r w:rsidRPr="00043DE3">
        <w:lastRenderedPageBreak/>
        <w:t xml:space="preserve">Appendix </w:t>
      </w:r>
      <w:r w:rsidR="00F64660">
        <w:t>-</w:t>
      </w:r>
      <w:r w:rsidR="00043DE3" w:rsidRPr="00043DE3">
        <w:t xml:space="preserve"> Scenario testing results with 40k set</w:t>
      </w:r>
      <w:bookmarkEnd w:id="38"/>
    </w:p>
    <w:p w14:paraId="2951715C" w14:textId="77777777" w:rsidR="00043DE3" w:rsidRPr="00AB5378" w:rsidRDefault="00043DE3" w:rsidP="00043DE3">
      <w:pPr>
        <w:rPr>
          <w:b/>
          <w:bCs/>
          <w:i/>
          <w:iCs/>
        </w:rPr>
      </w:pPr>
      <w:r>
        <w:rPr>
          <w:b/>
          <w:bCs/>
          <w:i/>
          <w:iCs/>
        </w:rPr>
        <w:t>Model Poisoning – By Abnormal Node Size</w:t>
      </w:r>
    </w:p>
    <w:p w14:paraId="34769536" w14:textId="77777777" w:rsidR="00043DE3" w:rsidRDefault="00043DE3" w:rsidP="00043DE3">
      <w:r>
        <w:rPr>
          <w:noProof/>
        </w:rPr>
        <w:drawing>
          <wp:inline distT="0" distB="0" distL="0" distR="0" wp14:anchorId="4B2F33A9" wp14:editId="6CDDC983">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4471AB3" w14:textId="77777777" w:rsidR="00043DE3" w:rsidRDefault="00043DE3" w:rsidP="00043DE3">
      <w:r>
        <w:rPr>
          <w:rFonts w:hint="eastAsia"/>
          <w:noProof/>
        </w:rPr>
        <w:drawing>
          <wp:inline distT="0" distB="0" distL="0" distR="0" wp14:anchorId="13888EBE" wp14:editId="78D8D514">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6D815F2" w14:textId="77777777" w:rsidR="00043DE3" w:rsidRPr="00AB5378" w:rsidRDefault="00043DE3" w:rsidP="00043DE3">
      <w:pPr>
        <w:rPr>
          <w:b/>
          <w:bCs/>
          <w:i/>
          <w:iCs/>
        </w:rPr>
      </w:pPr>
      <w:r>
        <w:rPr>
          <w:b/>
          <w:bCs/>
          <w:i/>
          <w:iCs/>
        </w:rPr>
        <w:t>Model Poisoning – By IID/non-IID</w:t>
      </w:r>
    </w:p>
    <w:p w14:paraId="5ACEEBB5" w14:textId="77777777" w:rsidR="00043DE3" w:rsidRDefault="00043DE3" w:rsidP="00043DE3">
      <w:r>
        <w:rPr>
          <w:rFonts w:hint="eastAsia"/>
          <w:noProof/>
        </w:rPr>
        <w:drawing>
          <wp:inline distT="0" distB="0" distL="0" distR="0" wp14:anchorId="31735A1A" wp14:editId="31545869">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F357644" w14:textId="77777777" w:rsidR="00043DE3" w:rsidRDefault="00043DE3" w:rsidP="00043DE3">
      <w:r>
        <w:rPr>
          <w:rFonts w:hint="eastAsia"/>
          <w:noProof/>
        </w:rPr>
        <w:drawing>
          <wp:inline distT="0" distB="0" distL="0" distR="0" wp14:anchorId="0BD07A22" wp14:editId="57EA107D">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5106DDAD" w14:textId="711E10A6" w:rsidR="00043DE3" w:rsidRDefault="00043DE3" w:rsidP="00043DE3">
      <w:r w:rsidRPr="00AB5378">
        <w:rPr>
          <w:rFonts w:hint="eastAsia"/>
          <w:b/>
          <w:bCs/>
          <w:i/>
          <w:iCs/>
        </w:rPr>
        <w:t>Data</w:t>
      </w:r>
      <w:r w:rsidRPr="007778CF">
        <w:rPr>
          <w:b/>
          <w:bCs/>
          <w:i/>
          <w:iCs/>
        </w:rPr>
        <w:t xml:space="preserve"> </w:t>
      </w:r>
      <w:r>
        <w:rPr>
          <w:b/>
          <w:bCs/>
          <w:i/>
          <w:iCs/>
        </w:rPr>
        <w:t>Poisoning</w:t>
      </w:r>
    </w:p>
    <w:p w14:paraId="0F7320EC" w14:textId="77777777" w:rsidR="00043DE3" w:rsidRDefault="00043DE3" w:rsidP="00043DE3">
      <w:pPr>
        <w:jc w:val="center"/>
      </w:pPr>
      <w:r>
        <w:rPr>
          <w:rFonts w:hint="eastAsia"/>
          <w:noProof/>
        </w:rPr>
        <w:lastRenderedPageBreak/>
        <w:drawing>
          <wp:inline distT="0" distB="0" distL="0" distR="0" wp14:anchorId="498776B5" wp14:editId="6CE1DBC9">
            <wp:extent cx="2028092" cy="127962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18676" cy="1336783"/>
                    </a:xfrm>
                    <a:prstGeom prst="rect">
                      <a:avLst/>
                    </a:prstGeom>
                    <a:noFill/>
                    <a:ln>
                      <a:noFill/>
                    </a:ln>
                  </pic:spPr>
                </pic:pic>
              </a:graphicData>
            </a:graphic>
          </wp:inline>
        </w:drawing>
      </w:r>
      <w:r>
        <w:rPr>
          <w:noProof/>
        </w:rPr>
        <w:drawing>
          <wp:inline distT="0" distB="0" distL="0" distR="0" wp14:anchorId="2FB9ACA6" wp14:editId="01213540">
            <wp:extent cx="1992923" cy="1256550"/>
            <wp:effectExtent l="0" t="0" r="7620" b="127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60839" cy="1299372"/>
                    </a:xfrm>
                    <a:prstGeom prst="rect">
                      <a:avLst/>
                    </a:prstGeom>
                    <a:noFill/>
                    <a:ln>
                      <a:noFill/>
                    </a:ln>
                  </pic:spPr>
                </pic:pic>
              </a:graphicData>
            </a:graphic>
          </wp:inline>
        </w:drawing>
      </w:r>
    </w:p>
    <w:p w14:paraId="4EC2C6DD" w14:textId="77777777" w:rsidR="00043DE3" w:rsidRPr="00945A2D" w:rsidRDefault="00043DE3" w:rsidP="00043DE3">
      <w:pPr>
        <w:tabs>
          <w:tab w:val="num" w:pos="720"/>
        </w:tabs>
        <w:rPr>
          <w:b/>
          <w:bCs/>
          <w:i/>
          <w:iCs/>
        </w:rPr>
      </w:pPr>
      <w:r w:rsidRPr="00AB5378">
        <w:rPr>
          <w:rFonts w:hint="eastAsia"/>
          <w:b/>
          <w:bCs/>
          <w:i/>
          <w:iCs/>
        </w:rPr>
        <w:t>Data Dispersion</w:t>
      </w:r>
    </w:p>
    <w:p w14:paraId="2153F0EB" w14:textId="77777777" w:rsidR="00043DE3" w:rsidRDefault="00043DE3" w:rsidP="00043DE3">
      <w:r>
        <w:rPr>
          <w:noProof/>
        </w:rPr>
        <w:drawing>
          <wp:inline distT="0" distB="0" distL="0" distR="0" wp14:anchorId="72047CAA" wp14:editId="312F6A3D">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C4E18AD" w14:textId="77777777" w:rsidR="00043DE3" w:rsidRDefault="00043DE3" w:rsidP="00043DE3">
      <w:r>
        <w:rPr>
          <w:noProof/>
        </w:rPr>
        <w:drawing>
          <wp:inline distT="0" distB="0" distL="0" distR="0" wp14:anchorId="030B7B82" wp14:editId="6A8DD96E">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14:paraId="4B156C41"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0FE6D76D" w14:textId="77777777" w:rsidR="00043DE3" w:rsidRDefault="00043DE3" w:rsidP="00043DE3">
      <w:r>
        <w:rPr>
          <w:noProof/>
        </w:rPr>
        <w:drawing>
          <wp:inline distT="0" distB="0" distL="0" distR="0" wp14:anchorId="5EDB3B6F" wp14:editId="1B840671">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14:anchorId="32F7CCDB" wp14:editId="677AC30D">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5E333F6" w14:textId="77777777" w:rsidR="00043DE3" w:rsidRPr="00AB5378" w:rsidRDefault="00043DE3" w:rsidP="00043DE3">
      <w:pPr>
        <w:tabs>
          <w:tab w:val="num" w:pos="720"/>
        </w:tabs>
        <w:rPr>
          <w:b/>
          <w:bCs/>
          <w:i/>
          <w:iCs/>
        </w:rPr>
      </w:pPr>
      <w:r w:rsidRPr="00AB5378">
        <w:rPr>
          <w:rFonts w:hint="eastAsia"/>
          <w:b/>
          <w:bCs/>
          <w:i/>
          <w:iCs/>
        </w:rPr>
        <w:lastRenderedPageBreak/>
        <w:t>Delayed Update</w:t>
      </w:r>
      <w:r>
        <w:rPr>
          <w:b/>
          <w:bCs/>
          <w:i/>
          <w:iCs/>
        </w:rPr>
        <w:t xml:space="preserve"> – By Speed</w:t>
      </w:r>
    </w:p>
    <w:p w14:paraId="184D2329" w14:textId="77777777" w:rsidR="00043DE3" w:rsidRDefault="00043DE3" w:rsidP="00043DE3">
      <w:r>
        <w:rPr>
          <w:noProof/>
        </w:rPr>
        <w:drawing>
          <wp:inline distT="0" distB="0" distL="0" distR="0" wp14:anchorId="6B99AD3A" wp14:editId="01976C4E">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35AC170" w14:textId="06D24C0D" w:rsidR="00043DE3" w:rsidRDefault="00043DE3" w:rsidP="00043DE3">
      <w:r>
        <w:rPr>
          <w:rFonts w:hint="eastAsia"/>
          <w:noProof/>
        </w:rPr>
        <w:drawing>
          <wp:inline distT="0" distB="0" distL="0" distR="0" wp14:anchorId="2922A4E9" wp14:editId="311D3771">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C0D3015" w14:textId="77777777" w:rsidR="00910AC3" w:rsidRPr="00AB5378" w:rsidRDefault="00910AC3" w:rsidP="00910AC3">
      <w:pPr>
        <w:tabs>
          <w:tab w:val="num" w:pos="720"/>
        </w:tabs>
        <w:rPr>
          <w:b/>
          <w:bCs/>
          <w:i/>
          <w:iCs/>
        </w:rPr>
      </w:pPr>
      <w:r w:rsidRPr="001C5FC9">
        <w:rPr>
          <w:b/>
          <w:bCs/>
          <w:i/>
          <w:iCs/>
        </w:rPr>
        <w:t>Share data strategy</w:t>
      </w:r>
    </w:p>
    <w:p w14:paraId="67ABA606" w14:textId="236B613B" w:rsidR="00703AE7" w:rsidRDefault="00910AC3" w:rsidP="00910AC3">
      <w:pPr>
        <w:jc w:val="center"/>
      </w:pPr>
      <w:r>
        <w:rPr>
          <w:noProof/>
        </w:rPr>
        <w:drawing>
          <wp:inline distT="0" distB="0" distL="0" distR="0" wp14:anchorId="5198084F" wp14:editId="547C242E">
            <wp:extent cx="2527300" cy="1732791"/>
            <wp:effectExtent l="0" t="0" r="6350" b="0"/>
            <wp:docPr id="21" name="图片 21" descr="C:\Users\12990\AppData\Local\Microsoft\Windows\INetCache\Content.MSO\C5244AB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C5244ABA.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570626" cy="1762497"/>
                    </a:xfrm>
                    <a:prstGeom prst="rect">
                      <a:avLst/>
                    </a:prstGeom>
                    <a:noFill/>
                    <a:ln>
                      <a:noFill/>
                    </a:ln>
                  </pic:spPr>
                </pic:pic>
              </a:graphicData>
            </a:graphic>
          </wp:inline>
        </w:drawing>
      </w:r>
      <w:r w:rsidRPr="00910AC3">
        <w:t xml:space="preserve"> </w:t>
      </w:r>
      <w:r>
        <w:rPr>
          <w:noProof/>
        </w:rPr>
        <w:drawing>
          <wp:inline distT="0" distB="0" distL="0" distR="0" wp14:anchorId="38E67B21" wp14:editId="18205EAF">
            <wp:extent cx="2597150" cy="1749256"/>
            <wp:effectExtent l="0" t="0" r="0" b="0"/>
            <wp:docPr id="22" name="图片 22" descr="C:\Users\12990\AppData\Local\Microsoft\Windows\INetCache\Content.MSO\3E9992D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3E9992D8.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36394" cy="1775688"/>
                    </a:xfrm>
                    <a:prstGeom prst="rect">
                      <a:avLst/>
                    </a:prstGeom>
                    <a:noFill/>
                    <a:ln>
                      <a:noFill/>
                    </a:ln>
                  </pic:spPr>
                </pic:pic>
              </a:graphicData>
            </a:graphic>
          </wp:inline>
        </w:drawing>
      </w:r>
    </w:p>
    <w:p w14:paraId="71328FDA" w14:textId="3BC5A464" w:rsidR="00910AC3" w:rsidRDefault="00910AC3" w:rsidP="00043DE3"/>
    <w:p w14:paraId="28407675" w14:textId="77777777" w:rsidR="00910AC3" w:rsidRDefault="00910AC3" w:rsidP="00043DE3"/>
    <w:p w14:paraId="42033EB8" w14:textId="118A0066" w:rsidR="00043DE3" w:rsidRDefault="00703AE7" w:rsidP="00703AE7">
      <w:pPr>
        <w:spacing w:after="200"/>
      </w:pPr>
      <w:r>
        <w:br w:type="page"/>
      </w:r>
    </w:p>
    <w:p w14:paraId="171639A4" w14:textId="11545A8C" w:rsidR="00043DE3" w:rsidRPr="00043DE3" w:rsidRDefault="00043DE3" w:rsidP="00F64660">
      <w:pPr>
        <w:pStyle w:val="1"/>
      </w:pPr>
      <w:bookmarkStart w:id="39" w:name="_Toc41822853"/>
      <w:r w:rsidRPr="00043DE3">
        <w:lastRenderedPageBreak/>
        <w:t xml:space="preserve">Appendix </w:t>
      </w:r>
      <w:r w:rsidR="00F64660">
        <w:t>-</w:t>
      </w:r>
      <w:r w:rsidRPr="00043DE3">
        <w:t xml:space="preserve"> Scenario testing results with 4k set</w:t>
      </w:r>
      <w:bookmarkEnd w:id="39"/>
    </w:p>
    <w:p w14:paraId="7F1A26EE" w14:textId="77777777" w:rsidR="00043DE3" w:rsidRPr="00AB5378" w:rsidRDefault="00043DE3" w:rsidP="00043DE3">
      <w:pPr>
        <w:rPr>
          <w:b/>
          <w:bCs/>
          <w:i/>
          <w:iCs/>
        </w:rPr>
      </w:pPr>
      <w:r>
        <w:rPr>
          <w:b/>
          <w:bCs/>
          <w:i/>
          <w:iCs/>
        </w:rPr>
        <w:t>Model Poisoning – By Abnormal Node Size</w:t>
      </w:r>
    </w:p>
    <w:p w14:paraId="29546CC0" w14:textId="77777777" w:rsidR="00043DE3" w:rsidRDefault="00043DE3" w:rsidP="00043DE3">
      <w:pPr>
        <w:jc w:val="center"/>
      </w:pPr>
      <w:r>
        <w:rPr>
          <w:noProof/>
        </w:rPr>
        <w:drawing>
          <wp:inline distT="0" distB="0" distL="0" distR="0" wp14:anchorId="742BBE58" wp14:editId="4D323439">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14:paraId="26DCD7FF" w14:textId="77777777" w:rsidR="00043DE3" w:rsidRDefault="00043DE3" w:rsidP="00043DE3">
      <w:pPr>
        <w:jc w:val="center"/>
      </w:pPr>
      <w:r>
        <w:rPr>
          <w:noProof/>
        </w:rPr>
        <w:drawing>
          <wp:inline distT="0" distB="0" distL="0" distR="0" wp14:anchorId="1A0A4B19" wp14:editId="17EFB023">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14:paraId="015707BD" w14:textId="77777777" w:rsidR="00043DE3" w:rsidRPr="00AB5378" w:rsidRDefault="00043DE3" w:rsidP="00043DE3">
      <w:pPr>
        <w:rPr>
          <w:b/>
          <w:bCs/>
          <w:i/>
          <w:iCs/>
        </w:rPr>
      </w:pPr>
      <w:r>
        <w:rPr>
          <w:b/>
          <w:bCs/>
          <w:i/>
          <w:iCs/>
        </w:rPr>
        <w:t>Model Poisoning – By IID/non-IID</w:t>
      </w:r>
    </w:p>
    <w:p w14:paraId="02D096AF" w14:textId="77777777" w:rsidR="00043DE3" w:rsidRPr="00C968BE" w:rsidRDefault="00043DE3" w:rsidP="00043DE3">
      <w:pPr>
        <w:jc w:val="center"/>
      </w:pPr>
      <w:r>
        <w:rPr>
          <w:noProof/>
        </w:rPr>
        <w:drawing>
          <wp:inline distT="0" distB="0" distL="0" distR="0" wp14:anchorId="6144EF14" wp14:editId="2C94AD3B">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14:paraId="173173D2" w14:textId="77777777" w:rsidR="00043DE3" w:rsidRDefault="00043DE3" w:rsidP="00043DE3">
      <w:pPr>
        <w:jc w:val="center"/>
      </w:pPr>
      <w:r>
        <w:rPr>
          <w:noProof/>
        </w:rPr>
        <w:drawing>
          <wp:inline distT="0" distB="0" distL="0" distR="0" wp14:anchorId="5EC6778A" wp14:editId="7EE4D16E">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14:paraId="5F34FFC3" w14:textId="77777777" w:rsidR="00043DE3" w:rsidRPr="00945A2D" w:rsidRDefault="00043DE3" w:rsidP="00043DE3">
      <w:pPr>
        <w:tabs>
          <w:tab w:val="num" w:pos="720"/>
        </w:tabs>
        <w:rPr>
          <w:b/>
          <w:bCs/>
          <w:i/>
          <w:iCs/>
        </w:rPr>
      </w:pPr>
      <w:r w:rsidRPr="00AB5378">
        <w:rPr>
          <w:rFonts w:hint="eastAsia"/>
          <w:b/>
          <w:bCs/>
          <w:i/>
          <w:iCs/>
        </w:rPr>
        <w:t>Data Dispersion</w:t>
      </w:r>
    </w:p>
    <w:p w14:paraId="0F44BD70" w14:textId="77777777" w:rsidR="00043DE3" w:rsidRDefault="00043DE3" w:rsidP="00043DE3">
      <w:pPr>
        <w:jc w:val="center"/>
      </w:pPr>
      <w:r>
        <w:rPr>
          <w:noProof/>
        </w:rPr>
        <w:lastRenderedPageBreak/>
        <w:drawing>
          <wp:inline distT="0" distB="0" distL="0" distR="0" wp14:anchorId="2B43632C" wp14:editId="53404C5A">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14:paraId="5B242889" w14:textId="77777777" w:rsidR="00043DE3" w:rsidRDefault="00043DE3" w:rsidP="00043DE3">
      <w:pPr>
        <w:jc w:val="center"/>
      </w:pPr>
      <w:r>
        <w:rPr>
          <w:noProof/>
        </w:rPr>
        <w:drawing>
          <wp:inline distT="0" distB="0" distL="0" distR="0" wp14:anchorId="64BDE977" wp14:editId="64B27316">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14:paraId="1533E81D" w14:textId="77777777" w:rsidR="00043DE3" w:rsidRPr="0043732E" w:rsidRDefault="00043DE3" w:rsidP="00043DE3">
      <w:pPr>
        <w:rPr>
          <w:b/>
          <w:bCs/>
          <w:i/>
          <w:iCs/>
        </w:rPr>
      </w:pPr>
      <w:r w:rsidRPr="0043732E">
        <w:rPr>
          <w:rFonts w:hint="eastAsia"/>
          <w:b/>
          <w:bCs/>
          <w:i/>
          <w:iCs/>
        </w:rPr>
        <w:t>L</w:t>
      </w:r>
      <w:r w:rsidRPr="0043732E">
        <w:rPr>
          <w:b/>
          <w:bCs/>
          <w:i/>
          <w:iCs/>
        </w:rPr>
        <w:t>ocal Round</w:t>
      </w:r>
    </w:p>
    <w:p w14:paraId="035C59EF" w14:textId="77777777" w:rsidR="00043DE3" w:rsidRDefault="00043DE3" w:rsidP="00043DE3">
      <w:pPr>
        <w:jc w:val="center"/>
      </w:pPr>
      <w:r>
        <w:rPr>
          <w:noProof/>
        </w:rPr>
        <w:drawing>
          <wp:inline distT="0" distB="0" distL="0" distR="0" wp14:anchorId="2CF612AC" wp14:editId="773717BD">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14:paraId="08F2DE8C" w14:textId="77777777" w:rsidR="00043DE3" w:rsidRDefault="00043DE3" w:rsidP="00043DE3">
      <w:pPr>
        <w:jc w:val="center"/>
      </w:pPr>
      <w:r>
        <w:rPr>
          <w:rFonts w:hint="eastAsia"/>
          <w:noProof/>
        </w:rPr>
        <w:drawing>
          <wp:inline distT="0" distB="0" distL="0" distR="0" wp14:anchorId="1796A3E6" wp14:editId="091A7A5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14:paraId="68506797"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6FA2F7AD" w14:textId="77777777" w:rsidR="00043DE3" w:rsidRDefault="00043DE3" w:rsidP="00043DE3">
      <w:pPr>
        <w:jc w:val="center"/>
      </w:pPr>
      <w:r>
        <w:rPr>
          <w:noProof/>
        </w:rPr>
        <w:drawing>
          <wp:inline distT="0" distB="0" distL="0" distR="0" wp14:anchorId="57D2F4AD" wp14:editId="530171BB">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14:paraId="5A04904C" w14:textId="77777777" w:rsidR="00043DE3" w:rsidRDefault="00043DE3" w:rsidP="00043DE3">
      <w:pPr>
        <w:jc w:val="center"/>
      </w:pPr>
      <w:r>
        <w:rPr>
          <w:rFonts w:hint="eastAsia"/>
          <w:noProof/>
        </w:rPr>
        <w:lastRenderedPageBreak/>
        <w:drawing>
          <wp:inline distT="0" distB="0" distL="0" distR="0" wp14:anchorId="7974E773" wp14:editId="14E022C9">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14:paraId="7C20958A" w14:textId="77777777" w:rsidR="00043DE3" w:rsidRDefault="00043DE3" w:rsidP="00043DE3"/>
    <w:p w14:paraId="0915B87C"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Speed</w:t>
      </w:r>
    </w:p>
    <w:p w14:paraId="21532F83" w14:textId="77777777" w:rsidR="00043DE3" w:rsidRDefault="00043DE3" w:rsidP="00043DE3">
      <w:pPr>
        <w:jc w:val="center"/>
      </w:pPr>
      <w:r>
        <w:rPr>
          <w:noProof/>
        </w:rPr>
        <w:drawing>
          <wp:inline distT="0" distB="0" distL="0" distR="0" wp14:anchorId="75A3442B" wp14:editId="137B2CF2">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14:paraId="0F526C7D" w14:textId="77777777" w:rsidR="00043DE3" w:rsidRDefault="00043DE3" w:rsidP="00043DE3">
      <w:pPr>
        <w:jc w:val="center"/>
      </w:pPr>
      <w:r>
        <w:rPr>
          <w:noProof/>
        </w:rPr>
        <w:drawing>
          <wp:inline distT="0" distB="0" distL="0" distR="0" wp14:anchorId="7777F52F" wp14:editId="500611E5">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14:paraId="4CBC554E" w14:textId="77777777" w:rsidR="001C5FC9" w:rsidRPr="00AB5378" w:rsidRDefault="001C5FC9" w:rsidP="001C5FC9">
      <w:pPr>
        <w:tabs>
          <w:tab w:val="num" w:pos="720"/>
        </w:tabs>
        <w:rPr>
          <w:b/>
          <w:bCs/>
          <w:i/>
          <w:iCs/>
        </w:rPr>
      </w:pPr>
      <w:r w:rsidRPr="001C5FC9">
        <w:rPr>
          <w:b/>
          <w:bCs/>
          <w:i/>
          <w:iCs/>
        </w:rPr>
        <w:t>Share data strategy</w:t>
      </w:r>
    </w:p>
    <w:p w14:paraId="15E43344" w14:textId="3B9BCB64" w:rsidR="00043DE3" w:rsidRDefault="001C5FC9" w:rsidP="00103EDD">
      <w:pPr>
        <w:rPr>
          <w:lang w:val="en-GB"/>
        </w:rPr>
      </w:pPr>
      <w:r>
        <w:rPr>
          <w:noProof/>
          <w:lang w:val="en-GB"/>
        </w:rPr>
        <w:drawing>
          <wp:inline distT="0" distB="0" distL="0" distR="0" wp14:anchorId="46EC97FB" wp14:editId="4D0B4DBC">
            <wp:extent cx="2743200" cy="1880817"/>
            <wp:effectExtent l="0" t="0" r="0" b="0"/>
            <wp:docPr id="13" name="图片 13" descr="C:\Users\12990\AppData\Local\Microsoft\Windows\INetCache\Content.MSO\121FD6F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121FD6F4.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3350" cy="1901488"/>
                    </a:xfrm>
                    <a:prstGeom prst="rect">
                      <a:avLst/>
                    </a:prstGeom>
                    <a:noFill/>
                    <a:ln>
                      <a:noFill/>
                    </a:ln>
                  </pic:spPr>
                </pic:pic>
              </a:graphicData>
            </a:graphic>
          </wp:inline>
        </w:drawing>
      </w:r>
      <w:r w:rsidRPr="001C5FC9">
        <w:rPr>
          <w:lang w:val="en-GB"/>
        </w:rPr>
        <w:t xml:space="preserve"> </w:t>
      </w:r>
      <w:r>
        <w:rPr>
          <w:noProof/>
          <w:lang w:val="en-GB"/>
        </w:rPr>
        <w:drawing>
          <wp:inline distT="0" distB="0" distL="0" distR="0" wp14:anchorId="21A47E18" wp14:editId="461B8320">
            <wp:extent cx="2698750" cy="1850340"/>
            <wp:effectExtent l="0" t="0" r="6350" b="0"/>
            <wp:docPr id="16" name="图片 16" descr="C:\Users\12990\AppData\Local\Microsoft\Windows\INetCache\Content.MSO\59BDFD2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59BDFD22.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45245" cy="1882218"/>
                    </a:xfrm>
                    <a:prstGeom prst="rect">
                      <a:avLst/>
                    </a:prstGeom>
                    <a:noFill/>
                    <a:ln>
                      <a:noFill/>
                    </a:ln>
                  </pic:spPr>
                </pic:pic>
              </a:graphicData>
            </a:graphic>
          </wp:inline>
        </w:drawing>
      </w:r>
    </w:p>
    <w:p w14:paraId="11377C8E" w14:textId="7BEEA119" w:rsidR="00043DE3" w:rsidRDefault="001C5FC9" w:rsidP="00103EDD">
      <w:pPr>
        <w:rPr>
          <w:lang w:val="en-GB"/>
        </w:rPr>
      </w:pPr>
      <w:r>
        <w:rPr>
          <w:noProof/>
          <w:lang w:val="en-GB"/>
        </w:rPr>
        <w:lastRenderedPageBreak/>
        <w:drawing>
          <wp:inline distT="0" distB="0" distL="0" distR="0" wp14:anchorId="690AD6B6" wp14:editId="6A3FE31E">
            <wp:extent cx="2755900" cy="1889524"/>
            <wp:effectExtent l="0" t="0" r="6350" b="0"/>
            <wp:docPr id="19" name="图片 19" descr="C:\Users\12990\AppData\Local\Microsoft\Windows\INetCache\Content.MSO\E1B2DB8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E1B2DB8E.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77705" cy="1904474"/>
                    </a:xfrm>
                    <a:prstGeom prst="rect">
                      <a:avLst/>
                    </a:prstGeom>
                    <a:noFill/>
                    <a:ln>
                      <a:noFill/>
                    </a:ln>
                  </pic:spPr>
                </pic:pic>
              </a:graphicData>
            </a:graphic>
          </wp:inline>
        </w:drawing>
      </w:r>
      <w:r w:rsidR="00747ADC" w:rsidRPr="00747ADC">
        <w:rPr>
          <w:lang w:val="en-GB"/>
        </w:rPr>
        <w:t xml:space="preserve"> </w:t>
      </w:r>
      <w:r w:rsidR="00747ADC">
        <w:rPr>
          <w:noProof/>
          <w:lang w:val="en-GB"/>
        </w:rPr>
        <w:drawing>
          <wp:inline distT="0" distB="0" distL="0" distR="0" wp14:anchorId="111ABB29" wp14:editId="141059D2">
            <wp:extent cx="2686050" cy="1898474"/>
            <wp:effectExtent l="0" t="0" r="0" b="0"/>
            <wp:docPr id="20" name="图片 20" descr="C:\Users\12990\AppData\Local\Microsoft\Windows\INetCache\Content.MSO\F235EC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F235ECC.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01669" cy="1909514"/>
                    </a:xfrm>
                    <a:prstGeom prst="rect">
                      <a:avLst/>
                    </a:prstGeom>
                    <a:noFill/>
                    <a:ln>
                      <a:noFill/>
                    </a:ln>
                  </pic:spPr>
                </pic:pic>
              </a:graphicData>
            </a:graphic>
          </wp:inline>
        </w:drawing>
      </w:r>
    </w:p>
    <w:p w14:paraId="79DAE920" w14:textId="77777777" w:rsidR="00043DE3" w:rsidRDefault="00043DE3">
      <w:pPr>
        <w:spacing w:after="200"/>
        <w:rPr>
          <w:rFonts w:ascii="Arial" w:hAnsi="Arial" w:cs="Arial"/>
          <w:sz w:val="36"/>
          <w:szCs w:val="32"/>
          <w:lang w:val="en-GB"/>
        </w:rPr>
      </w:pPr>
      <w:r>
        <w:br w:type="page"/>
      </w:r>
    </w:p>
    <w:p w14:paraId="32A1C323" w14:textId="7D46E6E1" w:rsidR="00043DE3" w:rsidRPr="00043DE3" w:rsidRDefault="00043DE3" w:rsidP="00F64660">
      <w:pPr>
        <w:pStyle w:val="1"/>
      </w:pPr>
      <w:bookmarkStart w:id="40" w:name="_Toc41822854"/>
      <w:r w:rsidRPr="00043DE3">
        <w:lastRenderedPageBreak/>
        <w:t xml:space="preserve">Appendix </w:t>
      </w:r>
      <w:r w:rsidR="00F64660">
        <w:t>-</w:t>
      </w:r>
      <w:r w:rsidRPr="00043DE3">
        <w:t xml:space="preserve"> Results for cloud implementation</w:t>
      </w:r>
      <w:bookmarkEnd w:id="40"/>
    </w:p>
    <w:p w14:paraId="14938F01" w14:textId="55070CEC" w:rsidR="00043DE3" w:rsidRDefault="00043DE3" w:rsidP="00043DE3">
      <w:pPr>
        <w:jc w:val="center"/>
      </w:pPr>
      <w:r>
        <w:rPr>
          <w:noProof/>
        </w:rPr>
        <w:drawing>
          <wp:inline distT="0" distB="0" distL="0" distR="0" wp14:anchorId="7BE1CC03" wp14:editId="205C8734">
            <wp:extent cx="2385647" cy="1512492"/>
            <wp:effectExtent l="0" t="0" r="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24053" cy="1536841"/>
                    </a:xfrm>
                    <a:prstGeom prst="rect">
                      <a:avLst/>
                    </a:prstGeom>
                    <a:noFill/>
                    <a:ln>
                      <a:noFill/>
                    </a:ln>
                  </pic:spPr>
                </pic:pic>
              </a:graphicData>
            </a:graphic>
          </wp:inline>
        </w:drawing>
      </w:r>
      <w:r>
        <w:rPr>
          <w:noProof/>
        </w:rPr>
        <w:t xml:space="preserve"> </w:t>
      </w:r>
      <w:r>
        <w:rPr>
          <w:noProof/>
        </w:rPr>
        <w:drawing>
          <wp:inline distT="0" distB="0" distL="0" distR="0" wp14:anchorId="70D4340E" wp14:editId="0E221687">
            <wp:extent cx="2411186" cy="1528685"/>
            <wp:effectExtent l="0" t="0" r="8255"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491144" cy="1579378"/>
                    </a:xfrm>
                    <a:prstGeom prst="rect">
                      <a:avLst/>
                    </a:prstGeom>
                    <a:noFill/>
                    <a:ln>
                      <a:noFill/>
                    </a:ln>
                  </pic:spPr>
                </pic:pic>
              </a:graphicData>
            </a:graphic>
          </wp:inline>
        </w:drawing>
      </w:r>
      <w:r>
        <w:rPr>
          <w:noProof/>
        </w:rPr>
        <w:t xml:space="preserve"> </w:t>
      </w:r>
    </w:p>
    <w:p w14:paraId="02E22A2D" w14:textId="02C7D987" w:rsidR="00043DE3" w:rsidRDefault="00043DE3" w:rsidP="00103EDD">
      <w:pPr>
        <w:rPr>
          <w:lang w:val="en-GB"/>
        </w:rPr>
      </w:pPr>
    </w:p>
    <w:p w14:paraId="47F0D248" w14:textId="7CBFDD83" w:rsidR="00043DE3" w:rsidRDefault="00043DE3" w:rsidP="00103EDD">
      <w:pPr>
        <w:rPr>
          <w:lang w:val="en-GB"/>
        </w:rPr>
      </w:pPr>
    </w:p>
    <w:p w14:paraId="67A1D4C3" w14:textId="77777777" w:rsidR="00043DE3" w:rsidRDefault="00043DE3" w:rsidP="00103EDD">
      <w:pPr>
        <w:rPr>
          <w:lang w:val="en-GB" w:eastAsia="zh-CN"/>
        </w:rPr>
      </w:pPr>
    </w:p>
    <w:p w14:paraId="6566C508" w14:textId="77777777" w:rsidR="00043DE3" w:rsidRPr="00695ECF" w:rsidRDefault="00043DE3" w:rsidP="00103EDD">
      <w:pPr>
        <w:rPr>
          <w:lang w:val="en-GB"/>
        </w:rPr>
      </w:pPr>
    </w:p>
    <w:sectPr w:rsidR="00043DE3" w:rsidRPr="00695ECF" w:rsidSect="00BA7415">
      <w:footerReference w:type="default" r:id="rId73"/>
      <w:pgSz w:w="11906" w:h="16838"/>
      <w:pgMar w:top="1701" w:right="1418" w:bottom="1701" w:left="141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6AEF40" w14:textId="77777777" w:rsidR="00D46C05" w:rsidRDefault="00D46C05" w:rsidP="00A15C6A">
      <w:pPr>
        <w:spacing w:after="0" w:line="240" w:lineRule="auto"/>
      </w:pPr>
      <w:r>
        <w:separator/>
      </w:r>
    </w:p>
  </w:endnote>
  <w:endnote w:type="continuationSeparator" w:id="0">
    <w:p w14:paraId="0B0CB088" w14:textId="77777777" w:rsidR="00D46C05" w:rsidRDefault="00D46C05" w:rsidP="00A15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33BF" w14:textId="77777777" w:rsidR="00747ADC" w:rsidRDefault="00747ADC" w:rsidP="0097571D">
    <w:pPr>
      <w:pStyle w:val="a6"/>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5D9AF9CE" w14:textId="77777777" w:rsidR="00747ADC" w:rsidRDefault="00747ADC">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703994"/>
      <w:docPartObj>
        <w:docPartGallery w:val="Page Numbers (Bottom of Page)"/>
        <w:docPartUnique/>
      </w:docPartObj>
    </w:sdtPr>
    <w:sdtEndPr/>
    <w:sdtContent>
      <w:p w14:paraId="7131E3D8" w14:textId="4455C77A" w:rsidR="00747ADC" w:rsidRDefault="00747ADC">
        <w:pPr>
          <w:pStyle w:val="a6"/>
          <w:jc w:val="center"/>
        </w:pPr>
        <w:r>
          <w:fldChar w:fldCharType="begin"/>
        </w:r>
        <w:r>
          <w:instrText>PAGE   \* MERGEFORMAT</w:instrText>
        </w:r>
        <w:r>
          <w:fldChar w:fldCharType="separate"/>
        </w:r>
        <w:r>
          <w:rPr>
            <w:lang w:val="zh-CN" w:eastAsia="zh-CN"/>
          </w:rPr>
          <w:t>2</w:t>
        </w:r>
        <w:r>
          <w:fldChar w:fldCharType="end"/>
        </w:r>
      </w:p>
    </w:sdtContent>
  </w:sdt>
  <w:p w14:paraId="684BC870" w14:textId="29E91985" w:rsidR="00747ADC" w:rsidRPr="00B5643F" w:rsidRDefault="00747ADC" w:rsidP="00B5643F">
    <w:pPr>
      <w:pStyle w:val="a6"/>
      <w:jc w:val="cen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58F03" w14:textId="1C0631BE" w:rsidR="00747ADC" w:rsidRPr="00B5643F" w:rsidRDefault="00747ADC" w:rsidP="00B5643F">
    <w:pPr>
      <w:pStyle w:val="a6"/>
      <w:jc w:val="center"/>
      <w:rPr>
        <w:lang w:eastAsia="zh-CN"/>
      </w:rPr>
    </w:pPr>
    <w:r>
      <w:rPr>
        <w:rFonts w:hint="eastAsia"/>
        <w:lang w:eastAsia="zh-CN"/>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DF975" w14:textId="55E79D6C" w:rsidR="00747ADC" w:rsidRPr="00B5643F" w:rsidRDefault="00747ADC" w:rsidP="00B5643F">
    <w:pPr>
      <w:pStyle w:val="a6"/>
      <w:jc w:val="center"/>
      <w:rPr>
        <w:lang w:eastAsia="zh-CN"/>
      </w:rPr>
    </w:pPr>
    <w:r>
      <w:rPr>
        <w:rFonts w:hint="eastAsia"/>
        <w:lang w:eastAsia="zh-CN"/>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124760"/>
      <w:docPartObj>
        <w:docPartGallery w:val="Page Numbers (Bottom of Page)"/>
        <w:docPartUnique/>
      </w:docPartObj>
    </w:sdtPr>
    <w:sdtEndPr/>
    <w:sdtContent>
      <w:p w14:paraId="641B9FB2" w14:textId="35DCDD6B" w:rsidR="00747ADC" w:rsidRPr="00B5643F" w:rsidRDefault="00747ADC" w:rsidP="00B5643F">
        <w:pPr>
          <w:pStyle w:val="a6"/>
          <w:jc w:val="center"/>
        </w:pPr>
        <w:r>
          <w:fldChar w:fldCharType="begin"/>
        </w:r>
        <w:r>
          <w:instrText>PAGE   \* MERGEFORMAT</w:instrText>
        </w:r>
        <w:r>
          <w:fldChar w:fldCharType="separate"/>
        </w:r>
        <w:r>
          <w:rPr>
            <w:noProof/>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FC5019" w14:textId="77777777" w:rsidR="00D46C05" w:rsidRDefault="00D46C05" w:rsidP="00A15C6A">
      <w:pPr>
        <w:spacing w:after="0" w:line="240" w:lineRule="auto"/>
      </w:pPr>
      <w:r>
        <w:separator/>
      </w:r>
    </w:p>
  </w:footnote>
  <w:footnote w:type="continuationSeparator" w:id="0">
    <w:p w14:paraId="1859B2C1" w14:textId="77777777" w:rsidR="00D46C05" w:rsidRDefault="00D46C05" w:rsidP="00A15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4" w15:restartNumberingAfterBreak="0">
    <w:nsid w:val="399E1BF9"/>
    <w:multiLevelType w:val="hybridMultilevel"/>
    <w:tmpl w:val="83AA824A"/>
    <w:lvl w:ilvl="0" w:tplc="D78CA480">
      <w:start w:val="1"/>
      <w:numFmt w:val="bullet"/>
      <w:pStyle w:val="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B00257"/>
    <w:multiLevelType w:val="multilevel"/>
    <w:tmpl w:val="041D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9" w15:restartNumberingAfterBreak="0">
    <w:nsid w:val="631D29C5"/>
    <w:multiLevelType w:val="hybridMultilevel"/>
    <w:tmpl w:val="B3404F9C"/>
    <w:lvl w:ilvl="0" w:tplc="DDBC2730">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0"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4"/>
  </w:num>
  <w:num w:numId="3">
    <w:abstractNumId w:val="0"/>
  </w:num>
  <w:num w:numId="4">
    <w:abstractNumId w:val="1"/>
  </w:num>
  <w:num w:numId="5">
    <w:abstractNumId w:val="7"/>
  </w:num>
  <w:num w:numId="6">
    <w:abstractNumId w:val="6"/>
  </w:num>
  <w:num w:numId="7">
    <w:abstractNumId w:val="10"/>
  </w:num>
  <w:num w:numId="8">
    <w:abstractNumId w:val="5"/>
  </w:num>
  <w:num w:numId="9">
    <w:abstractNumId w:val="9"/>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2086"/>
    <w:rsid w:val="00004D99"/>
    <w:rsid w:val="000073C2"/>
    <w:rsid w:val="0001288F"/>
    <w:rsid w:val="000133BA"/>
    <w:rsid w:val="00014480"/>
    <w:rsid w:val="00014662"/>
    <w:rsid w:val="00017357"/>
    <w:rsid w:val="00020683"/>
    <w:rsid w:val="00020F2E"/>
    <w:rsid w:val="00021197"/>
    <w:rsid w:val="00023650"/>
    <w:rsid w:val="000249CB"/>
    <w:rsid w:val="00025DCE"/>
    <w:rsid w:val="000270BE"/>
    <w:rsid w:val="00031080"/>
    <w:rsid w:val="0003147B"/>
    <w:rsid w:val="0003305D"/>
    <w:rsid w:val="00035078"/>
    <w:rsid w:val="00035466"/>
    <w:rsid w:val="00035929"/>
    <w:rsid w:val="000379B6"/>
    <w:rsid w:val="00040A01"/>
    <w:rsid w:val="000428C6"/>
    <w:rsid w:val="00043DE3"/>
    <w:rsid w:val="00044262"/>
    <w:rsid w:val="000459CB"/>
    <w:rsid w:val="00046C9F"/>
    <w:rsid w:val="00050739"/>
    <w:rsid w:val="000551DB"/>
    <w:rsid w:val="00061664"/>
    <w:rsid w:val="0006597F"/>
    <w:rsid w:val="00065B36"/>
    <w:rsid w:val="00066922"/>
    <w:rsid w:val="00067D27"/>
    <w:rsid w:val="00070C05"/>
    <w:rsid w:val="00071BCD"/>
    <w:rsid w:val="0007312B"/>
    <w:rsid w:val="000738BD"/>
    <w:rsid w:val="00083424"/>
    <w:rsid w:val="00083E0B"/>
    <w:rsid w:val="00087632"/>
    <w:rsid w:val="00090512"/>
    <w:rsid w:val="00091890"/>
    <w:rsid w:val="00091BC0"/>
    <w:rsid w:val="00091F1E"/>
    <w:rsid w:val="0009365C"/>
    <w:rsid w:val="00093679"/>
    <w:rsid w:val="00093A35"/>
    <w:rsid w:val="000965CD"/>
    <w:rsid w:val="00097487"/>
    <w:rsid w:val="000A5475"/>
    <w:rsid w:val="000A582B"/>
    <w:rsid w:val="000A5D2A"/>
    <w:rsid w:val="000A6473"/>
    <w:rsid w:val="000B2353"/>
    <w:rsid w:val="000B42D6"/>
    <w:rsid w:val="000B5D04"/>
    <w:rsid w:val="000B6EBF"/>
    <w:rsid w:val="000B77D9"/>
    <w:rsid w:val="000C076D"/>
    <w:rsid w:val="000C57A7"/>
    <w:rsid w:val="000C586B"/>
    <w:rsid w:val="000C6280"/>
    <w:rsid w:val="000C75A5"/>
    <w:rsid w:val="000D030A"/>
    <w:rsid w:val="000D3E98"/>
    <w:rsid w:val="000D3F91"/>
    <w:rsid w:val="000D519F"/>
    <w:rsid w:val="000D7CE0"/>
    <w:rsid w:val="000E1025"/>
    <w:rsid w:val="000E4F6E"/>
    <w:rsid w:val="000E7D04"/>
    <w:rsid w:val="000F58ED"/>
    <w:rsid w:val="000F766D"/>
    <w:rsid w:val="00100131"/>
    <w:rsid w:val="001002DB"/>
    <w:rsid w:val="001004C2"/>
    <w:rsid w:val="00103484"/>
    <w:rsid w:val="00103EDD"/>
    <w:rsid w:val="00103F10"/>
    <w:rsid w:val="00104345"/>
    <w:rsid w:val="001079CC"/>
    <w:rsid w:val="00111C2C"/>
    <w:rsid w:val="00112689"/>
    <w:rsid w:val="00115CCC"/>
    <w:rsid w:val="00116A3D"/>
    <w:rsid w:val="0012148D"/>
    <w:rsid w:val="001214BB"/>
    <w:rsid w:val="001217ED"/>
    <w:rsid w:val="00122556"/>
    <w:rsid w:val="0012397C"/>
    <w:rsid w:val="001240DB"/>
    <w:rsid w:val="001240EF"/>
    <w:rsid w:val="00126AB2"/>
    <w:rsid w:val="00130A1D"/>
    <w:rsid w:val="00134A12"/>
    <w:rsid w:val="00135888"/>
    <w:rsid w:val="00137C64"/>
    <w:rsid w:val="001432D6"/>
    <w:rsid w:val="00145694"/>
    <w:rsid w:val="00154AA5"/>
    <w:rsid w:val="00160EA1"/>
    <w:rsid w:val="00162923"/>
    <w:rsid w:val="00162DD2"/>
    <w:rsid w:val="0016322B"/>
    <w:rsid w:val="00165242"/>
    <w:rsid w:val="0016608F"/>
    <w:rsid w:val="00166866"/>
    <w:rsid w:val="001723FE"/>
    <w:rsid w:val="001749D9"/>
    <w:rsid w:val="00176C1C"/>
    <w:rsid w:val="001774C1"/>
    <w:rsid w:val="00181646"/>
    <w:rsid w:val="00181A6A"/>
    <w:rsid w:val="00183101"/>
    <w:rsid w:val="001864ED"/>
    <w:rsid w:val="00191C1F"/>
    <w:rsid w:val="0019209C"/>
    <w:rsid w:val="001940D6"/>
    <w:rsid w:val="001952A9"/>
    <w:rsid w:val="00195882"/>
    <w:rsid w:val="001A53C5"/>
    <w:rsid w:val="001A693D"/>
    <w:rsid w:val="001A6C6D"/>
    <w:rsid w:val="001A7808"/>
    <w:rsid w:val="001B08AC"/>
    <w:rsid w:val="001B10EA"/>
    <w:rsid w:val="001B12D4"/>
    <w:rsid w:val="001B3BBE"/>
    <w:rsid w:val="001B63A4"/>
    <w:rsid w:val="001B68E6"/>
    <w:rsid w:val="001C0445"/>
    <w:rsid w:val="001C0A81"/>
    <w:rsid w:val="001C332F"/>
    <w:rsid w:val="001C3A8E"/>
    <w:rsid w:val="001C5FC9"/>
    <w:rsid w:val="001D007F"/>
    <w:rsid w:val="001D0661"/>
    <w:rsid w:val="001D0F52"/>
    <w:rsid w:val="001D2043"/>
    <w:rsid w:val="001D3555"/>
    <w:rsid w:val="001D3F8D"/>
    <w:rsid w:val="001D5533"/>
    <w:rsid w:val="001D746C"/>
    <w:rsid w:val="001D788A"/>
    <w:rsid w:val="001D7F3B"/>
    <w:rsid w:val="001E0D25"/>
    <w:rsid w:val="001E1DB8"/>
    <w:rsid w:val="001E2F25"/>
    <w:rsid w:val="001E66E8"/>
    <w:rsid w:val="001F26DF"/>
    <w:rsid w:val="001F3F29"/>
    <w:rsid w:val="001F4525"/>
    <w:rsid w:val="001F5D44"/>
    <w:rsid w:val="001F71B2"/>
    <w:rsid w:val="00201F9C"/>
    <w:rsid w:val="002035C6"/>
    <w:rsid w:val="00204047"/>
    <w:rsid w:val="002053F7"/>
    <w:rsid w:val="00212343"/>
    <w:rsid w:val="00212B82"/>
    <w:rsid w:val="00213E28"/>
    <w:rsid w:val="00220358"/>
    <w:rsid w:val="00220F24"/>
    <w:rsid w:val="00221511"/>
    <w:rsid w:val="00224E96"/>
    <w:rsid w:val="00227F04"/>
    <w:rsid w:val="00232B0C"/>
    <w:rsid w:val="002341E5"/>
    <w:rsid w:val="002354BF"/>
    <w:rsid w:val="0023577C"/>
    <w:rsid w:val="002401BB"/>
    <w:rsid w:val="002405AA"/>
    <w:rsid w:val="00241242"/>
    <w:rsid w:val="002421C4"/>
    <w:rsid w:val="00242280"/>
    <w:rsid w:val="00243288"/>
    <w:rsid w:val="00251B63"/>
    <w:rsid w:val="00251D58"/>
    <w:rsid w:val="002523A1"/>
    <w:rsid w:val="00252D8C"/>
    <w:rsid w:val="00252E68"/>
    <w:rsid w:val="0025380A"/>
    <w:rsid w:val="00257EF2"/>
    <w:rsid w:val="00261C71"/>
    <w:rsid w:val="00261EC7"/>
    <w:rsid w:val="00262227"/>
    <w:rsid w:val="00263C0C"/>
    <w:rsid w:val="00263D7C"/>
    <w:rsid w:val="002644DA"/>
    <w:rsid w:val="00265DF3"/>
    <w:rsid w:val="00270F6D"/>
    <w:rsid w:val="00271CBC"/>
    <w:rsid w:val="00274DD5"/>
    <w:rsid w:val="002768FC"/>
    <w:rsid w:val="00276E2E"/>
    <w:rsid w:val="00277760"/>
    <w:rsid w:val="002906CD"/>
    <w:rsid w:val="00291125"/>
    <w:rsid w:val="00291E47"/>
    <w:rsid w:val="0029631B"/>
    <w:rsid w:val="0029724A"/>
    <w:rsid w:val="002A3B48"/>
    <w:rsid w:val="002A526A"/>
    <w:rsid w:val="002A5379"/>
    <w:rsid w:val="002A5D51"/>
    <w:rsid w:val="002A666E"/>
    <w:rsid w:val="002A6F59"/>
    <w:rsid w:val="002B01D9"/>
    <w:rsid w:val="002B0FA3"/>
    <w:rsid w:val="002B2FD2"/>
    <w:rsid w:val="002B7D18"/>
    <w:rsid w:val="002B7EEC"/>
    <w:rsid w:val="002C2CFC"/>
    <w:rsid w:val="002C4493"/>
    <w:rsid w:val="002C6D96"/>
    <w:rsid w:val="002C7E4C"/>
    <w:rsid w:val="002D080D"/>
    <w:rsid w:val="002D15CF"/>
    <w:rsid w:val="002D2CC1"/>
    <w:rsid w:val="002D4281"/>
    <w:rsid w:val="002D6B78"/>
    <w:rsid w:val="002D7CD0"/>
    <w:rsid w:val="002E23C2"/>
    <w:rsid w:val="002E24B9"/>
    <w:rsid w:val="002E7A73"/>
    <w:rsid w:val="002F1B7A"/>
    <w:rsid w:val="002F1C87"/>
    <w:rsid w:val="002F2513"/>
    <w:rsid w:val="002F3963"/>
    <w:rsid w:val="002F407D"/>
    <w:rsid w:val="002F55DA"/>
    <w:rsid w:val="002F66F9"/>
    <w:rsid w:val="00302971"/>
    <w:rsid w:val="00302CDF"/>
    <w:rsid w:val="00311425"/>
    <w:rsid w:val="0031175F"/>
    <w:rsid w:val="0031229D"/>
    <w:rsid w:val="003125AE"/>
    <w:rsid w:val="00314995"/>
    <w:rsid w:val="00315427"/>
    <w:rsid w:val="00317835"/>
    <w:rsid w:val="00320745"/>
    <w:rsid w:val="00322E6B"/>
    <w:rsid w:val="00325EA8"/>
    <w:rsid w:val="00332E3A"/>
    <w:rsid w:val="003335A7"/>
    <w:rsid w:val="00333E85"/>
    <w:rsid w:val="003353BA"/>
    <w:rsid w:val="00336C31"/>
    <w:rsid w:val="003371DC"/>
    <w:rsid w:val="00341A0F"/>
    <w:rsid w:val="00341F6B"/>
    <w:rsid w:val="00343FB8"/>
    <w:rsid w:val="00345F00"/>
    <w:rsid w:val="003501D8"/>
    <w:rsid w:val="00352E02"/>
    <w:rsid w:val="003543B3"/>
    <w:rsid w:val="003550A0"/>
    <w:rsid w:val="0035601B"/>
    <w:rsid w:val="0036284D"/>
    <w:rsid w:val="00364C32"/>
    <w:rsid w:val="00365EF7"/>
    <w:rsid w:val="0036753D"/>
    <w:rsid w:val="00367894"/>
    <w:rsid w:val="00371E16"/>
    <w:rsid w:val="00373822"/>
    <w:rsid w:val="00373D66"/>
    <w:rsid w:val="00374147"/>
    <w:rsid w:val="0037543D"/>
    <w:rsid w:val="00384544"/>
    <w:rsid w:val="00390910"/>
    <w:rsid w:val="003916AF"/>
    <w:rsid w:val="003929CE"/>
    <w:rsid w:val="00393B2C"/>
    <w:rsid w:val="00395619"/>
    <w:rsid w:val="00395C33"/>
    <w:rsid w:val="003971D6"/>
    <w:rsid w:val="003A0F72"/>
    <w:rsid w:val="003A2382"/>
    <w:rsid w:val="003A5A60"/>
    <w:rsid w:val="003A66C1"/>
    <w:rsid w:val="003A759D"/>
    <w:rsid w:val="003A7D8E"/>
    <w:rsid w:val="003B264E"/>
    <w:rsid w:val="003B531C"/>
    <w:rsid w:val="003C1EA0"/>
    <w:rsid w:val="003C332D"/>
    <w:rsid w:val="003C3424"/>
    <w:rsid w:val="003C4450"/>
    <w:rsid w:val="003C50AF"/>
    <w:rsid w:val="003D093B"/>
    <w:rsid w:val="003D38DB"/>
    <w:rsid w:val="003D41DF"/>
    <w:rsid w:val="003E29C9"/>
    <w:rsid w:val="003E3263"/>
    <w:rsid w:val="003E3497"/>
    <w:rsid w:val="003E4B7D"/>
    <w:rsid w:val="003E4D03"/>
    <w:rsid w:val="003E5BEE"/>
    <w:rsid w:val="003E6FF3"/>
    <w:rsid w:val="003F1300"/>
    <w:rsid w:val="003F4A3A"/>
    <w:rsid w:val="003F4ADD"/>
    <w:rsid w:val="003F6235"/>
    <w:rsid w:val="003F6A74"/>
    <w:rsid w:val="003F7BCE"/>
    <w:rsid w:val="004026A8"/>
    <w:rsid w:val="00412FA2"/>
    <w:rsid w:val="00414D15"/>
    <w:rsid w:val="0042417F"/>
    <w:rsid w:val="0042421F"/>
    <w:rsid w:val="00431EDB"/>
    <w:rsid w:val="00432829"/>
    <w:rsid w:val="00433EA1"/>
    <w:rsid w:val="0043655B"/>
    <w:rsid w:val="00436E48"/>
    <w:rsid w:val="0043767C"/>
    <w:rsid w:val="004400A0"/>
    <w:rsid w:val="00447042"/>
    <w:rsid w:val="00452B68"/>
    <w:rsid w:val="0045306A"/>
    <w:rsid w:val="00455AC4"/>
    <w:rsid w:val="0045713E"/>
    <w:rsid w:val="00457158"/>
    <w:rsid w:val="00460B71"/>
    <w:rsid w:val="004614AC"/>
    <w:rsid w:val="00466177"/>
    <w:rsid w:val="0046723A"/>
    <w:rsid w:val="00467286"/>
    <w:rsid w:val="004715B0"/>
    <w:rsid w:val="00471881"/>
    <w:rsid w:val="00472ABD"/>
    <w:rsid w:val="00472BA9"/>
    <w:rsid w:val="0047550B"/>
    <w:rsid w:val="00481CC3"/>
    <w:rsid w:val="004838FA"/>
    <w:rsid w:val="004920B0"/>
    <w:rsid w:val="00492D7C"/>
    <w:rsid w:val="0049440E"/>
    <w:rsid w:val="00494856"/>
    <w:rsid w:val="004963FD"/>
    <w:rsid w:val="004A25D0"/>
    <w:rsid w:val="004A338A"/>
    <w:rsid w:val="004A35E8"/>
    <w:rsid w:val="004A5CF3"/>
    <w:rsid w:val="004A65D6"/>
    <w:rsid w:val="004A6B26"/>
    <w:rsid w:val="004B36B0"/>
    <w:rsid w:val="004B45AC"/>
    <w:rsid w:val="004B6253"/>
    <w:rsid w:val="004B6D84"/>
    <w:rsid w:val="004C1206"/>
    <w:rsid w:val="004C2155"/>
    <w:rsid w:val="004C4A3D"/>
    <w:rsid w:val="004C59A2"/>
    <w:rsid w:val="004C7D51"/>
    <w:rsid w:val="004D0A3B"/>
    <w:rsid w:val="004D533A"/>
    <w:rsid w:val="004E1D15"/>
    <w:rsid w:val="004E297B"/>
    <w:rsid w:val="004E593B"/>
    <w:rsid w:val="004E5AE6"/>
    <w:rsid w:val="004F0C12"/>
    <w:rsid w:val="004F0CF2"/>
    <w:rsid w:val="004F1899"/>
    <w:rsid w:val="004F1BC9"/>
    <w:rsid w:val="004F3753"/>
    <w:rsid w:val="004F4920"/>
    <w:rsid w:val="004F6A46"/>
    <w:rsid w:val="00500D51"/>
    <w:rsid w:val="00504E0E"/>
    <w:rsid w:val="00505B46"/>
    <w:rsid w:val="00514E21"/>
    <w:rsid w:val="0052009F"/>
    <w:rsid w:val="005214D7"/>
    <w:rsid w:val="00525617"/>
    <w:rsid w:val="00525E4B"/>
    <w:rsid w:val="00527796"/>
    <w:rsid w:val="005319F8"/>
    <w:rsid w:val="00532FFE"/>
    <w:rsid w:val="00533A6B"/>
    <w:rsid w:val="00534FC7"/>
    <w:rsid w:val="00541D03"/>
    <w:rsid w:val="00545D35"/>
    <w:rsid w:val="0054722D"/>
    <w:rsid w:val="00547324"/>
    <w:rsid w:val="00547854"/>
    <w:rsid w:val="00547FD4"/>
    <w:rsid w:val="00550099"/>
    <w:rsid w:val="00551101"/>
    <w:rsid w:val="00553457"/>
    <w:rsid w:val="005601F3"/>
    <w:rsid w:val="00565722"/>
    <w:rsid w:val="005669B7"/>
    <w:rsid w:val="00566EE1"/>
    <w:rsid w:val="0057041B"/>
    <w:rsid w:val="00572F2E"/>
    <w:rsid w:val="005738DC"/>
    <w:rsid w:val="005801EF"/>
    <w:rsid w:val="005829BC"/>
    <w:rsid w:val="00582AAA"/>
    <w:rsid w:val="00591806"/>
    <w:rsid w:val="0059205E"/>
    <w:rsid w:val="00593C96"/>
    <w:rsid w:val="00594D1F"/>
    <w:rsid w:val="00595A8E"/>
    <w:rsid w:val="0059666F"/>
    <w:rsid w:val="00597D91"/>
    <w:rsid w:val="005A16B3"/>
    <w:rsid w:val="005A250D"/>
    <w:rsid w:val="005A5C71"/>
    <w:rsid w:val="005A60F1"/>
    <w:rsid w:val="005B056C"/>
    <w:rsid w:val="005B3AA8"/>
    <w:rsid w:val="005B666A"/>
    <w:rsid w:val="005C06E8"/>
    <w:rsid w:val="005C25EA"/>
    <w:rsid w:val="005C4E59"/>
    <w:rsid w:val="005D0894"/>
    <w:rsid w:val="005D4F26"/>
    <w:rsid w:val="005D663A"/>
    <w:rsid w:val="005D7958"/>
    <w:rsid w:val="005E16E2"/>
    <w:rsid w:val="005E27DA"/>
    <w:rsid w:val="005E36E5"/>
    <w:rsid w:val="005E6FCE"/>
    <w:rsid w:val="00601D28"/>
    <w:rsid w:val="006042FD"/>
    <w:rsid w:val="00605940"/>
    <w:rsid w:val="00605B3C"/>
    <w:rsid w:val="006102B6"/>
    <w:rsid w:val="006110C8"/>
    <w:rsid w:val="00614088"/>
    <w:rsid w:val="0062071E"/>
    <w:rsid w:val="00623200"/>
    <w:rsid w:val="00625066"/>
    <w:rsid w:val="00625524"/>
    <w:rsid w:val="006260A9"/>
    <w:rsid w:val="006303AF"/>
    <w:rsid w:val="00632B4D"/>
    <w:rsid w:val="00632D78"/>
    <w:rsid w:val="00632F40"/>
    <w:rsid w:val="006367B2"/>
    <w:rsid w:val="00637E83"/>
    <w:rsid w:val="0064098D"/>
    <w:rsid w:val="00640CA5"/>
    <w:rsid w:val="0064220B"/>
    <w:rsid w:val="0064407A"/>
    <w:rsid w:val="00656234"/>
    <w:rsid w:val="006578DD"/>
    <w:rsid w:val="00657D67"/>
    <w:rsid w:val="00661A14"/>
    <w:rsid w:val="00662A6A"/>
    <w:rsid w:val="00664C10"/>
    <w:rsid w:val="00665F5D"/>
    <w:rsid w:val="00670738"/>
    <w:rsid w:val="006734C4"/>
    <w:rsid w:val="00675B0D"/>
    <w:rsid w:val="006761FC"/>
    <w:rsid w:val="00677002"/>
    <w:rsid w:val="006802EB"/>
    <w:rsid w:val="00680D66"/>
    <w:rsid w:val="006812F1"/>
    <w:rsid w:val="00681EE1"/>
    <w:rsid w:val="00686FE7"/>
    <w:rsid w:val="00687C04"/>
    <w:rsid w:val="00692D2B"/>
    <w:rsid w:val="006943E5"/>
    <w:rsid w:val="00694CCB"/>
    <w:rsid w:val="0069565C"/>
    <w:rsid w:val="00695ECF"/>
    <w:rsid w:val="006A10DC"/>
    <w:rsid w:val="006B002A"/>
    <w:rsid w:val="006B08D2"/>
    <w:rsid w:val="006B0EDC"/>
    <w:rsid w:val="006B52DD"/>
    <w:rsid w:val="006B5A26"/>
    <w:rsid w:val="006B6E18"/>
    <w:rsid w:val="006C4828"/>
    <w:rsid w:val="006C618E"/>
    <w:rsid w:val="006C6C5F"/>
    <w:rsid w:val="006D19DE"/>
    <w:rsid w:val="006D74D8"/>
    <w:rsid w:val="006E4C53"/>
    <w:rsid w:val="006E52C1"/>
    <w:rsid w:val="006E669A"/>
    <w:rsid w:val="006E7384"/>
    <w:rsid w:val="006F23A8"/>
    <w:rsid w:val="006F3077"/>
    <w:rsid w:val="006F5B6C"/>
    <w:rsid w:val="007007D5"/>
    <w:rsid w:val="007022C8"/>
    <w:rsid w:val="0070311C"/>
    <w:rsid w:val="00703AE7"/>
    <w:rsid w:val="00704215"/>
    <w:rsid w:val="0070581B"/>
    <w:rsid w:val="007103F0"/>
    <w:rsid w:val="0071055F"/>
    <w:rsid w:val="00711859"/>
    <w:rsid w:val="00715D2D"/>
    <w:rsid w:val="00721517"/>
    <w:rsid w:val="007225DE"/>
    <w:rsid w:val="007230D2"/>
    <w:rsid w:val="0072384C"/>
    <w:rsid w:val="00725203"/>
    <w:rsid w:val="00725818"/>
    <w:rsid w:val="0072581F"/>
    <w:rsid w:val="0072593B"/>
    <w:rsid w:val="0072692D"/>
    <w:rsid w:val="00727CE5"/>
    <w:rsid w:val="007302CC"/>
    <w:rsid w:val="00730779"/>
    <w:rsid w:val="00730BAE"/>
    <w:rsid w:val="0073314E"/>
    <w:rsid w:val="007333A5"/>
    <w:rsid w:val="00736BF4"/>
    <w:rsid w:val="00736D63"/>
    <w:rsid w:val="00741286"/>
    <w:rsid w:val="0074186A"/>
    <w:rsid w:val="0074425E"/>
    <w:rsid w:val="00744E2C"/>
    <w:rsid w:val="00745E6A"/>
    <w:rsid w:val="00747ADC"/>
    <w:rsid w:val="0075061E"/>
    <w:rsid w:val="00752A35"/>
    <w:rsid w:val="007534C7"/>
    <w:rsid w:val="0076031B"/>
    <w:rsid w:val="007609B9"/>
    <w:rsid w:val="007636AE"/>
    <w:rsid w:val="0076401C"/>
    <w:rsid w:val="007716AC"/>
    <w:rsid w:val="00771F28"/>
    <w:rsid w:val="007737B9"/>
    <w:rsid w:val="0077668E"/>
    <w:rsid w:val="00781732"/>
    <w:rsid w:val="00782251"/>
    <w:rsid w:val="0078591D"/>
    <w:rsid w:val="00787CFB"/>
    <w:rsid w:val="00790AFE"/>
    <w:rsid w:val="007948C8"/>
    <w:rsid w:val="0079493D"/>
    <w:rsid w:val="00795DE0"/>
    <w:rsid w:val="007A0467"/>
    <w:rsid w:val="007A0ADF"/>
    <w:rsid w:val="007A37DF"/>
    <w:rsid w:val="007A46AF"/>
    <w:rsid w:val="007A5BF4"/>
    <w:rsid w:val="007A6187"/>
    <w:rsid w:val="007A761E"/>
    <w:rsid w:val="007A783B"/>
    <w:rsid w:val="007B5518"/>
    <w:rsid w:val="007B68E6"/>
    <w:rsid w:val="007B6C10"/>
    <w:rsid w:val="007C07F4"/>
    <w:rsid w:val="007C149F"/>
    <w:rsid w:val="007C20B8"/>
    <w:rsid w:val="007D1280"/>
    <w:rsid w:val="007D28F7"/>
    <w:rsid w:val="007D4A0E"/>
    <w:rsid w:val="007D4A4C"/>
    <w:rsid w:val="007D4E66"/>
    <w:rsid w:val="007D565A"/>
    <w:rsid w:val="007D68D5"/>
    <w:rsid w:val="007E3D98"/>
    <w:rsid w:val="007E4B57"/>
    <w:rsid w:val="007E4D76"/>
    <w:rsid w:val="007E4EC8"/>
    <w:rsid w:val="007E62F7"/>
    <w:rsid w:val="007F1817"/>
    <w:rsid w:val="007F1DE1"/>
    <w:rsid w:val="007F450B"/>
    <w:rsid w:val="00801ACB"/>
    <w:rsid w:val="00805340"/>
    <w:rsid w:val="00805F90"/>
    <w:rsid w:val="00806F59"/>
    <w:rsid w:val="008105E5"/>
    <w:rsid w:val="008109B5"/>
    <w:rsid w:val="00814943"/>
    <w:rsid w:val="00815ADB"/>
    <w:rsid w:val="00817FA5"/>
    <w:rsid w:val="008203C8"/>
    <w:rsid w:val="008210F0"/>
    <w:rsid w:val="00825778"/>
    <w:rsid w:val="00830D12"/>
    <w:rsid w:val="0083467D"/>
    <w:rsid w:val="00834E88"/>
    <w:rsid w:val="008414E3"/>
    <w:rsid w:val="00841B4B"/>
    <w:rsid w:val="0084427A"/>
    <w:rsid w:val="008459F1"/>
    <w:rsid w:val="00845BB7"/>
    <w:rsid w:val="00851033"/>
    <w:rsid w:val="008513E7"/>
    <w:rsid w:val="008520A8"/>
    <w:rsid w:val="00853357"/>
    <w:rsid w:val="0085727C"/>
    <w:rsid w:val="0086034A"/>
    <w:rsid w:val="00861663"/>
    <w:rsid w:val="00862326"/>
    <w:rsid w:val="008633B6"/>
    <w:rsid w:val="00866B37"/>
    <w:rsid w:val="00866E06"/>
    <w:rsid w:val="00871AC4"/>
    <w:rsid w:val="008724DB"/>
    <w:rsid w:val="00872938"/>
    <w:rsid w:val="008731B7"/>
    <w:rsid w:val="008733C7"/>
    <w:rsid w:val="00877890"/>
    <w:rsid w:val="00880D60"/>
    <w:rsid w:val="008853D2"/>
    <w:rsid w:val="00885582"/>
    <w:rsid w:val="00890930"/>
    <w:rsid w:val="00892A28"/>
    <w:rsid w:val="00894913"/>
    <w:rsid w:val="008959F2"/>
    <w:rsid w:val="00897726"/>
    <w:rsid w:val="00897AA9"/>
    <w:rsid w:val="008A02C0"/>
    <w:rsid w:val="008A367A"/>
    <w:rsid w:val="008A61B1"/>
    <w:rsid w:val="008A6DF9"/>
    <w:rsid w:val="008B0D7F"/>
    <w:rsid w:val="008B3A10"/>
    <w:rsid w:val="008B41C5"/>
    <w:rsid w:val="008B5993"/>
    <w:rsid w:val="008C1637"/>
    <w:rsid w:val="008C1842"/>
    <w:rsid w:val="008C30AE"/>
    <w:rsid w:val="008C51FB"/>
    <w:rsid w:val="008C7275"/>
    <w:rsid w:val="008D00EB"/>
    <w:rsid w:val="008D2217"/>
    <w:rsid w:val="008D34F5"/>
    <w:rsid w:val="008E6D9F"/>
    <w:rsid w:val="008E7A72"/>
    <w:rsid w:val="008E7DE5"/>
    <w:rsid w:val="008F0AAC"/>
    <w:rsid w:val="008F1C2D"/>
    <w:rsid w:val="008F2BBB"/>
    <w:rsid w:val="008F2EBF"/>
    <w:rsid w:val="008F55ED"/>
    <w:rsid w:val="008F59D5"/>
    <w:rsid w:val="008F7E39"/>
    <w:rsid w:val="00901785"/>
    <w:rsid w:val="00902E48"/>
    <w:rsid w:val="00902F30"/>
    <w:rsid w:val="0090712E"/>
    <w:rsid w:val="00910AC3"/>
    <w:rsid w:val="00912B64"/>
    <w:rsid w:val="00913B0D"/>
    <w:rsid w:val="00915A43"/>
    <w:rsid w:val="00915E53"/>
    <w:rsid w:val="009220AC"/>
    <w:rsid w:val="009230AC"/>
    <w:rsid w:val="00924E5E"/>
    <w:rsid w:val="009252A2"/>
    <w:rsid w:val="00925596"/>
    <w:rsid w:val="00932123"/>
    <w:rsid w:val="00933C0D"/>
    <w:rsid w:val="00934430"/>
    <w:rsid w:val="00936BA9"/>
    <w:rsid w:val="00937017"/>
    <w:rsid w:val="009428D7"/>
    <w:rsid w:val="00942E93"/>
    <w:rsid w:val="0094362C"/>
    <w:rsid w:val="0094441C"/>
    <w:rsid w:val="00944422"/>
    <w:rsid w:val="00945278"/>
    <w:rsid w:val="00950FAB"/>
    <w:rsid w:val="0095186B"/>
    <w:rsid w:val="00954CDE"/>
    <w:rsid w:val="00955F3F"/>
    <w:rsid w:val="00963311"/>
    <w:rsid w:val="0096682E"/>
    <w:rsid w:val="00970F08"/>
    <w:rsid w:val="00973829"/>
    <w:rsid w:val="0097571D"/>
    <w:rsid w:val="00976846"/>
    <w:rsid w:val="00976F5D"/>
    <w:rsid w:val="009844BD"/>
    <w:rsid w:val="00984940"/>
    <w:rsid w:val="00985AC7"/>
    <w:rsid w:val="00986FE0"/>
    <w:rsid w:val="009906C3"/>
    <w:rsid w:val="009927CE"/>
    <w:rsid w:val="00995722"/>
    <w:rsid w:val="009A1C5B"/>
    <w:rsid w:val="009A1C78"/>
    <w:rsid w:val="009A43DD"/>
    <w:rsid w:val="009A4C08"/>
    <w:rsid w:val="009A6314"/>
    <w:rsid w:val="009B1637"/>
    <w:rsid w:val="009B49CA"/>
    <w:rsid w:val="009B600B"/>
    <w:rsid w:val="009B728B"/>
    <w:rsid w:val="009B769D"/>
    <w:rsid w:val="009C1B17"/>
    <w:rsid w:val="009D0AD0"/>
    <w:rsid w:val="009D2D30"/>
    <w:rsid w:val="009D31F4"/>
    <w:rsid w:val="009D3BF7"/>
    <w:rsid w:val="009D40A7"/>
    <w:rsid w:val="009D720D"/>
    <w:rsid w:val="009E6D91"/>
    <w:rsid w:val="009E7C49"/>
    <w:rsid w:val="009F2083"/>
    <w:rsid w:val="009F22B0"/>
    <w:rsid w:val="009F4268"/>
    <w:rsid w:val="009F51CE"/>
    <w:rsid w:val="009F711A"/>
    <w:rsid w:val="00A006BE"/>
    <w:rsid w:val="00A00C95"/>
    <w:rsid w:val="00A04A6E"/>
    <w:rsid w:val="00A0552A"/>
    <w:rsid w:val="00A1303F"/>
    <w:rsid w:val="00A130A3"/>
    <w:rsid w:val="00A145A5"/>
    <w:rsid w:val="00A15783"/>
    <w:rsid w:val="00A15C6A"/>
    <w:rsid w:val="00A2379C"/>
    <w:rsid w:val="00A23DBA"/>
    <w:rsid w:val="00A24E15"/>
    <w:rsid w:val="00A258C1"/>
    <w:rsid w:val="00A27C05"/>
    <w:rsid w:val="00A30EF6"/>
    <w:rsid w:val="00A31A83"/>
    <w:rsid w:val="00A33184"/>
    <w:rsid w:val="00A3590A"/>
    <w:rsid w:val="00A40554"/>
    <w:rsid w:val="00A41B0C"/>
    <w:rsid w:val="00A43E87"/>
    <w:rsid w:val="00A45C32"/>
    <w:rsid w:val="00A45EC3"/>
    <w:rsid w:val="00A52D72"/>
    <w:rsid w:val="00A53714"/>
    <w:rsid w:val="00A561D3"/>
    <w:rsid w:val="00A573A6"/>
    <w:rsid w:val="00A61AD9"/>
    <w:rsid w:val="00A62A28"/>
    <w:rsid w:val="00A63AB7"/>
    <w:rsid w:val="00A6574C"/>
    <w:rsid w:val="00A700BD"/>
    <w:rsid w:val="00A73515"/>
    <w:rsid w:val="00A737E8"/>
    <w:rsid w:val="00A74221"/>
    <w:rsid w:val="00A74565"/>
    <w:rsid w:val="00A74F8A"/>
    <w:rsid w:val="00A75DDB"/>
    <w:rsid w:val="00A761AB"/>
    <w:rsid w:val="00A810D3"/>
    <w:rsid w:val="00A8344D"/>
    <w:rsid w:val="00A8361A"/>
    <w:rsid w:val="00A83C9E"/>
    <w:rsid w:val="00A92970"/>
    <w:rsid w:val="00A934C6"/>
    <w:rsid w:val="00A9479D"/>
    <w:rsid w:val="00A95E3E"/>
    <w:rsid w:val="00AA1F00"/>
    <w:rsid w:val="00AA3706"/>
    <w:rsid w:val="00AA71B3"/>
    <w:rsid w:val="00AB006E"/>
    <w:rsid w:val="00AB16C5"/>
    <w:rsid w:val="00AB29FF"/>
    <w:rsid w:val="00AB2AD8"/>
    <w:rsid w:val="00AB3CC9"/>
    <w:rsid w:val="00AB4060"/>
    <w:rsid w:val="00AB5050"/>
    <w:rsid w:val="00AB5150"/>
    <w:rsid w:val="00AB5D0A"/>
    <w:rsid w:val="00AC2B39"/>
    <w:rsid w:val="00AC2BA3"/>
    <w:rsid w:val="00AC6FA2"/>
    <w:rsid w:val="00AC7903"/>
    <w:rsid w:val="00AC794F"/>
    <w:rsid w:val="00AD2A80"/>
    <w:rsid w:val="00AD32A0"/>
    <w:rsid w:val="00AD4480"/>
    <w:rsid w:val="00AD4B40"/>
    <w:rsid w:val="00AD4B6F"/>
    <w:rsid w:val="00AD584F"/>
    <w:rsid w:val="00AE1545"/>
    <w:rsid w:val="00AE3FEE"/>
    <w:rsid w:val="00AF25B2"/>
    <w:rsid w:val="00AF2DE7"/>
    <w:rsid w:val="00AF42B1"/>
    <w:rsid w:val="00AF457C"/>
    <w:rsid w:val="00AF50D4"/>
    <w:rsid w:val="00AF617B"/>
    <w:rsid w:val="00B002D2"/>
    <w:rsid w:val="00B05C74"/>
    <w:rsid w:val="00B102C2"/>
    <w:rsid w:val="00B13C51"/>
    <w:rsid w:val="00B1403B"/>
    <w:rsid w:val="00B14638"/>
    <w:rsid w:val="00B15836"/>
    <w:rsid w:val="00B208A8"/>
    <w:rsid w:val="00B26232"/>
    <w:rsid w:val="00B26773"/>
    <w:rsid w:val="00B27E9F"/>
    <w:rsid w:val="00B30769"/>
    <w:rsid w:val="00B31C06"/>
    <w:rsid w:val="00B31EEF"/>
    <w:rsid w:val="00B31EFF"/>
    <w:rsid w:val="00B36E92"/>
    <w:rsid w:val="00B4181B"/>
    <w:rsid w:val="00B41B2F"/>
    <w:rsid w:val="00B4340B"/>
    <w:rsid w:val="00B51EDA"/>
    <w:rsid w:val="00B55863"/>
    <w:rsid w:val="00B563F7"/>
    <w:rsid w:val="00B5643F"/>
    <w:rsid w:val="00B57F5D"/>
    <w:rsid w:val="00B66A6B"/>
    <w:rsid w:val="00B70281"/>
    <w:rsid w:val="00B70443"/>
    <w:rsid w:val="00B70DBC"/>
    <w:rsid w:val="00B7410C"/>
    <w:rsid w:val="00B74EC0"/>
    <w:rsid w:val="00B75238"/>
    <w:rsid w:val="00B769F1"/>
    <w:rsid w:val="00B803AE"/>
    <w:rsid w:val="00B8290A"/>
    <w:rsid w:val="00B84903"/>
    <w:rsid w:val="00B851E6"/>
    <w:rsid w:val="00B91215"/>
    <w:rsid w:val="00B948B5"/>
    <w:rsid w:val="00B94E76"/>
    <w:rsid w:val="00B95950"/>
    <w:rsid w:val="00B965AF"/>
    <w:rsid w:val="00B972F2"/>
    <w:rsid w:val="00BA31D6"/>
    <w:rsid w:val="00BA495C"/>
    <w:rsid w:val="00BA4FAC"/>
    <w:rsid w:val="00BA7415"/>
    <w:rsid w:val="00BB013A"/>
    <w:rsid w:val="00BB770C"/>
    <w:rsid w:val="00BC222A"/>
    <w:rsid w:val="00BD6BD7"/>
    <w:rsid w:val="00BD76AD"/>
    <w:rsid w:val="00BE1B66"/>
    <w:rsid w:val="00BE2D46"/>
    <w:rsid w:val="00BE3E62"/>
    <w:rsid w:val="00BE73BF"/>
    <w:rsid w:val="00BE7C03"/>
    <w:rsid w:val="00BF017E"/>
    <w:rsid w:val="00BF15BD"/>
    <w:rsid w:val="00BF270C"/>
    <w:rsid w:val="00C01244"/>
    <w:rsid w:val="00C0126E"/>
    <w:rsid w:val="00C0230B"/>
    <w:rsid w:val="00C031CB"/>
    <w:rsid w:val="00C0658B"/>
    <w:rsid w:val="00C07A2D"/>
    <w:rsid w:val="00C1072E"/>
    <w:rsid w:val="00C148C3"/>
    <w:rsid w:val="00C166D1"/>
    <w:rsid w:val="00C200D8"/>
    <w:rsid w:val="00C225F7"/>
    <w:rsid w:val="00C25EAA"/>
    <w:rsid w:val="00C300B8"/>
    <w:rsid w:val="00C347EE"/>
    <w:rsid w:val="00C35C86"/>
    <w:rsid w:val="00C37E4C"/>
    <w:rsid w:val="00C408E1"/>
    <w:rsid w:val="00C42271"/>
    <w:rsid w:val="00C44593"/>
    <w:rsid w:val="00C44C6F"/>
    <w:rsid w:val="00C45054"/>
    <w:rsid w:val="00C5107C"/>
    <w:rsid w:val="00C5273F"/>
    <w:rsid w:val="00C52D3E"/>
    <w:rsid w:val="00C53C81"/>
    <w:rsid w:val="00C5454D"/>
    <w:rsid w:val="00C54EDA"/>
    <w:rsid w:val="00C628FD"/>
    <w:rsid w:val="00C62CB8"/>
    <w:rsid w:val="00C6431C"/>
    <w:rsid w:val="00C64D91"/>
    <w:rsid w:val="00C672EC"/>
    <w:rsid w:val="00C73664"/>
    <w:rsid w:val="00C741C7"/>
    <w:rsid w:val="00C82B6B"/>
    <w:rsid w:val="00C82E48"/>
    <w:rsid w:val="00C845A3"/>
    <w:rsid w:val="00C84F1F"/>
    <w:rsid w:val="00C90B4F"/>
    <w:rsid w:val="00C91120"/>
    <w:rsid w:val="00C92955"/>
    <w:rsid w:val="00C947CD"/>
    <w:rsid w:val="00CA68E7"/>
    <w:rsid w:val="00CA6EB6"/>
    <w:rsid w:val="00CB0270"/>
    <w:rsid w:val="00CB6554"/>
    <w:rsid w:val="00CB6B04"/>
    <w:rsid w:val="00CC4FC3"/>
    <w:rsid w:val="00CC5FDA"/>
    <w:rsid w:val="00CC74E8"/>
    <w:rsid w:val="00CD06AA"/>
    <w:rsid w:val="00CD6F12"/>
    <w:rsid w:val="00CD70FF"/>
    <w:rsid w:val="00CD78B7"/>
    <w:rsid w:val="00CE0A30"/>
    <w:rsid w:val="00CE0C68"/>
    <w:rsid w:val="00CE27DB"/>
    <w:rsid w:val="00CE3F27"/>
    <w:rsid w:val="00CE4329"/>
    <w:rsid w:val="00CE4AA1"/>
    <w:rsid w:val="00CE4C9E"/>
    <w:rsid w:val="00CE526A"/>
    <w:rsid w:val="00CE7450"/>
    <w:rsid w:val="00CF19DD"/>
    <w:rsid w:val="00CF2A57"/>
    <w:rsid w:val="00CF2C95"/>
    <w:rsid w:val="00CF6348"/>
    <w:rsid w:val="00D05192"/>
    <w:rsid w:val="00D11C1D"/>
    <w:rsid w:val="00D13193"/>
    <w:rsid w:val="00D15B70"/>
    <w:rsid w:val="00D1636F"/>
    <w:rsid w:val="00D214C7"/>
    <w:rsid w:val="00D267D4"/>
    <w:rsid w:val="00D30E9E"/>
    <w:rsid w:val="00D31F22"/>
    <w:rsid w:val="00D3522B"/>
    <w:rsid w:val="00D424C2"/>
    <w:rsid w:val="00D46AE2"/>
    <w:rsid w:val="00D46C05"/>
    <w:rsid w:val="00D47194"/>
    <w:rsid w:val="00D50C56"/>
    <w:rsid w:val="00D539F5"/>
    <w:rsid w:val="00D548E0"/>
    <w:rsid w:val="00D565E4"/>
    <w:rsid w:val="00D6065B"/>
    <w:rsid w:val="00D60797"/>
    <w:rsid w:val="00D6263E"/>
    <w:rsid w:val="00D631F6"/>
    <w:rsid w:val="00D6695F"/>
    <w:rsid w:val="00D66D06"/>
    <w:rsid w:val="00D70008"/>
    <w:rsid w:val="00D70F2F"/>
    <w:rsid w:val="00D71600"/>
    <w:rsid w:val="00D751DF"/>
    <w:rsid w:val="00D76A99"/>
    <w:rsid w:val="00D76B82"/>
    <w:rsid w:val="00D77B9D"/>
    <w:rsid w:val="00D86DC6"/>
    <w:rsid w:val="00D912C5"/>
    <w:rsid w:val="00D938B1"/>
    <w:rsid w:val="00D93A7D"/>
    <w:rsid w:val="00DA380C"/>
    <w:rsid w:val="00DA3F35"/>
    <w:rsid w:val="00DA5E18"/>
    <w:rsid w:val="00DA6916"/>
    <w:rsid w:val="00DA69F5"/>
    <w:rsid w:val="00DB1D8E"/>
    <w:rsid w:val="00DB4DE2"/>
    <w:rsid w:val="00DB5FD7"/>
    <w:rsid w:val="00DB692C"/>
    <w:rsid w:val="00DB6E3A"/>
    <w:rsid w:val="00DC200D"/>
    <w:rsid w:val="00DC251F"/>
    <w:rsid w:val="00DC33B4"/>
    <w:rsid w:val="00DC6EE1"/>
    <w:rsid w:val="00DC71F0"/>
    <w:rsid w:val="00DD3B82"/>
    <w:rsid w:val="00DE0142"/>
    <w:rsid w:val="00DE1AB1"/>
    <w:rsid w:val="00DF14D4"/>
    <w:rsid w:val="00DF55F2"/>
    <w:rsid w:val="00DF57B2"/>
    <w:rsid w:val="00DF6122"/>
    <w:rsid w:val="00E079C5"/>
    <w:rsid w:val="00E07B90"/>
    <w:rsid w:val="00E106CF"/>
    <w:rsid w:val="00E1195E"/>
    <w:rsid w:val="00E11E69"/>
    <w:rsid w:val="00E1475D"/>
    <w:rsid w:val="00E159FB"/>
    <w:rsid w:val="00E179E9"/>
    <w:rsid w:val="00E2173F"/>
    <w:rsid w:val="00E25CCD"/>
    <w:rsid w:val="00E26577"/>
    <w:rsid w:val="00E30B2F"/>
    <w:rsid w:val="00E31AD6"/>
    <w:rsid w:val="00E31C01"/>
    <w:rsid w:val="00E3783F"/>
    <w:rsid w:val="00E4535E"/>
    <w:rsid w:val="00E5347C"/>
    <w:rsid w:val="00E55B3D"/>
    <w:rsid w:val="00E60365"/>
    <w:rsid w:val="00E6171C"/>
    <w:rsid w:val="00E62D21"/>
    <w:rsid w:val="00E6667D"/>
    <w:rsid w:val="00E73579"/>
    <w:rsid w:val="00E8067F"/>
    <w:rsid w:val="00E8786F"/>
    <w:rsid w:val="00E91655"/>
    <w:rsid w:val="00E91929"/>
    <w:rsid w:val="00E93009"/>
    <w:rsid w:val="00E937F7"/>
    <w:rsid w:val="00E94C96"/>
    <w:rsid w:val="00E94CA6"/>
    <w:rsid w:val="00E97C94"/>
    <w:rsid w:val="00EA1C79"/>
    <w:rsid w:val="00EA552B"/>
    <w:rsid w:val="00EA5EC2"/>
    <w:rsid w:val="00EA630A"/>
    <w:rsid w:val="00EA71D4"/>
    <w:rsid w:val="00EA7B07"/>
    <w:rsid w:val="00EB1317"/>
    <w:rsid w:val="00EB1713"/>
    <w:rsid w:val="00EB2442"/>
    <w:rsid w:val="00EB74B0"/>
    <w:rsid w:val="00EC3038"/>
    <w:rsid w:val="00ED520E"/>
    <w:rsid w:val="00ED5B83"/>
    <w:rsid w:val="00ED5C60"/>
    <w:rsid w:val="00ED6DC7"/>
    <w:rsid w:val="00EE2ABC"/>
    <w:rsid w:val="00EE3604"/>
    <w:rsid w:val="00EE3CBD"/>
    <w:rsid w:val="00EE3F5C"/>
    <w:rsid w:val="00EE60BB"/>
    <w:rsid w:val="00EF009E"/>
    <w:rsid w:val="00EF230E"/>
    <w:rsid w:val="00EF2AEF"/>
    <w:rsid w:val="00EF2B87"/>
    <w:rsid w:val="00EF4250"/>
    <w:rsid w:val="00EF7AE8"/>
    <w:rsid w:val="00F03199"/>
    <w:rsid w:val="00F06060"/>
    <w:rsid w:val="00F07773"/>
    <w:rsid w:val="00F10449"/>
    <w:rsid w:val="00F13781"/>
    <w:rsid w:val="00F213CA"/>
    <w:rsid w:val="00F231D0"/>
    <w:rsid w:val="00F244D1"/>
    <w:rsid w:val="00F27847"/>
    <w:rsid w:val="00F3019E"/>
    <w:rsid w:val="00F31828"/>
    <w:rsid w:val="00F3289B"/>
    <w:rsid w:val="00F45336"/>
    <w:rsid w:val="00F45A58"/>
    <w:rsid w:val="00F5387B"/>
    <w:rsid w:val="00F545D6"/>
    <w:rsid w:val="00F64660"/>
    <w:rsid w:val="00F65A3C"/>
    <w:rsid w:val="00F70523"/>
    <w:rsid w:val="00F70FC8"/>
    <w:rsid w:val="00F71A89"/>
    <w:rsid w:val="00F7266E"/>
    <w:rsid w:val="00F73677"/>
    <w:rsid w:val="00F80D61"/>
    <w:rsid w:val="00F80DE4"/>
    <w:rsid w:val="00F871FF"/>
    <w:rsid w:val="00F9736E"/>
    <w:rsid w:val="00FA1673"/>
    <w:rsid w:val="00FA4D39"/>
    <w:rsid w:val="00FB0FAC"/>
    <w:rsid w:val="00FB1A00"/>
    <w:rsid w:val="00FB3860"/>
    <w:rsid w:val="00FB490C"/>
    <w:rsid w:val="00FB4A84"/>
    <w:rsid w:val="00FB5519"/>
    <w:rsid w:val="00FC04C9"/>
    <w:rsid w:val="00FC6DB7"/>
    <w:rsid w:val="00FC7312"/>
    <w:rsid w:val="00FC787A"/>
    <w:rsid w:val="00FE444C"/>
    <w:rsid w:val="00FE7A18"/>
    <w:rsid w:val="00FE7D43"/>
    <w:rsid w:val="00FF22B7"/>
    <w:rsid w:val="00FF3787"/>
    <w:rsid w:val="00FF3DEF"/>
    <w:rsid w:val="00FF4441"/>
    <w:rsid w:val="00FF4A72"/>
    <w:rsid w:val="00FF5896"/>
    <w:rsid w:val="00FF6AF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B366B4"/>
  <w15:docId w15:val="{D0F68B94-DE07-407B-B1BC-58ED20A6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0">
    <w:name w:val="Normal"/>
    <w:qFormat/>
    <w:rsid w:val="00A27C05"/>
    <w:pPr>
      <w:spacing w:after="240"/>
    </w:pPr>
    <w:rPr>
      <w:rFonts w:ascii="Times New Roman" w:hAnsi="Times New Roman"/>
      <w:sz w:val="24"/>
    </w:rPr>
  </w:style>
  <w:style w:type="paragraph" w:styleId="1">
    <w:name w:val="heading 1"/>
    <w:aliases w:val="X-heading 1 main part"/>
    <w:basedOn w:val="a0"/>
    <w:next w:val="a0"/>
    <w:link w:val="10"/>
    <w:uiPriority w:val="9"/>
    <w:qFormat/>
    <w:rsid w:val="00CE4AA1"/>
    <w:pPr>
      <w:keepNext/>
      <w:keepLines/>
      <w:numPr>
        <w:numId w:val="1"/>
      </w:numPr>
      <w:spacing w:before="720"/>
      <w:ind w:left="431" w:hanging="431"/>
      <w:outlineLvl w:val="0"/>
    </w:pPr>
    <w:rPr>
      <w:rFonts w:ascii="Arial" w:eastAsiaTheme="majorEastAsia" w:hAnsi="Arial" w:cstheme="majorBidi"/>
      <w:bCs/>
      <w:sz w:val="36"/>
      <w:szCs w:val="28"/>
    </w:rPr>
  </w:style>
  <w:style w:type="paragraph" w:styleId="2">
    <w:name w:val="heading 2"/>
    <w:aliases w:val="X-heading 2"/>
    <w:basedOn w:val="a0"/>
    <w:next w:val="a0"/>
    <w:link w:val="20"/>
    <w:uiPriority w:val="9"/>
    <w:unhideWhenUsed/>
    <w:qFormat/>
    <w:rsid w:val="00CE4AA1"/>
    <w:pPr>
      <w:keepNext/>
      <w:keepLines/>
      <w:numPr>
        <w:ilvl w:val="1"/>
        <w:numId w:val="1"/>
      </w:numPr>
      <w:spacing w:before="360" w:line="240" w:lineRule="auto"/>
      <w:ind w:left="578" w:hanging="578"/>
      <w:outlineLvl w:val="1"/>
    </w:pPr>
    <w:rPr>
      <w:rFonts w:ascii="Arial" w:eastAsiaTheme="majorEastAsia" w:hAnsi="Arial" w:cstheme="majorBidi"/>
      <w:bCs/>
      <w:sz w:val="28"/>
      <w:szCs w:val="26"/>
    </w:rPr>
  </w:style>
  <w:style w:type="paragraph" w:styleId="3">
    <w:name w:val="heading 3"/>
    <w:aliases w:val="X-heading 3"/>
    <w:basedOn w:val="a0"/>
    <w:next w:val="a0"/>
    <w:link w:val="30"/>
    <w:uiPriority w:val="9"/>
    <w:unhideWhenUsed/>
    <w:qFormat/>
    <w:rsid w:val="00103484"/>
    <w:pPr>
      <w:keepNext/>
      <w:keepLines/>
      <w:numPr>
        <w:ilvl w:val="2"/>
        <w:numId w:val="1"/>
      </w:numPr>
      <w:spacing w:before="200" w:after="0"/>
      <w:outlineLvl w:val="2"/>
    </w:pPr>
    <w:rPr>
      <w:rFonts w:ascii="Arial" w:eastAsiaTheme="majorEastAsia" w:hAnsi="Arial" w:cstheme="majorBidi"/>
      <w:b/>
      <w:bCs/>
    </w:rPr>
  </w:style>
  <w:style w:type="paragraph" w:styleId="4">
    <w:name w:val="heading 4"/>
    <w:basedOn w:val="a0"/>
    <w:next w:val="a0"/>
    <w:link w:val="40"/>
    <w:uiPriority w:val="9"/>
    <w:semiHidden/>
    <w:unhideWhenUsed/>
    <w:rsid w:val="0010348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10348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10348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10348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10348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10348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A15C6A"/>
    <w:pPr>
      <w:tabs>
        <w:tab w:val="center" w:pos="4536"/>
        <w:tab w:val="right" w:pos="9072"/>
      </w:tabs>
      <w:spacing w:after="0" w:line="240" w:lineRule="auto"/>
    </w:pPr>
  </w:style>
  <w:style w:type="character" w:customStyle="1" w:styleId="a5">
    <w:name w:val="页眉 字符"/>
    <w:basedOn w:val="a1"/>
    <w:link w:val="a4"/>
    <w:uiPriority w:val="99"/>
    <w:rsid w:val="00A15C6A"/>
  </w:style>
  <w:style w:type="paragraph" w:styleId="a6">
    <w:name w:val="footer"/>
    <w:basedOn w:val="a0"/>
    <w:link w:val="a7"/>
    <w:uiPriority w:val="99"/>
    <w:unhideWhenUsed/>
    <w:rsid w:val="00A15C6A"/>
    <w:pPr>
      <w:tabs>
        <w:tab w:val="center" w:pos="4536"/>
        <w:tab w:val="right" w:pos="9072"/>
      </w:tabs>
      <w:spacing w:after="0" w:line="240" w:lineRule="auto"/>
    </w:pPr>
  </w:style>
  <w:style w:type="character" w:customStyle="1" w:styleId="a7">
    <w:name w:val="页脚 字符"/>
    <w:basedOn w:val="a1"/>
    <w:link w:val="a6"/>
    <w:uiPriority w:val="99"/>
    <w:rsid w:val="00A15C6A"/>
  </w:style>
  <w:style w:type="character" w:customStyle="1" w:styleId="10">
    <w:name w:val="标题 1 字符"/>
    <w:aliases w:val="X-heading 1 main part 字符"/>
    <w:basedOn w:val="a1"/>
    <w:link w:val="1"/>
    <w:uiPriority w:val="9"/>
    <w:rsid w:val="00CE4AA1"/>
    <w:rPr>
      <w:rFonts w:ascii="Arial" w:eastAsiaTheme="majorEastAsia" w:hAnsi="Arial" w:cstheme="majorBidi"/>
      <w:bCs/>
      <w:sz w:val="36"/>
      <w:szCs w:val="28"/>
    </w:rPr>
  </w:style>
  <w:style w:type="character" w:customStyle="1" w:styleId="20">
    <w:name w:val="标题 2 字符"/>
    <w:aliases w:val="X-heading 2 字符"/>
    <w:basedOn w:val="a1"/>
    <w:link w:val="2"/>
    <w:uiPriority w:val="9"/>
    <w:rsid w:val="00CE4AA1"/>
    <w:rPr>
      <w:rFonts w:ascii="Arial" w:eastAsiaTheme="majorEastAsia" w:hAnsi="Arial" w:cstheme="majorBidi"/>
      <w:bCs/>
      <w:sz w:val="28"/>
      <w:szCs w:val="26"/>
    </w:rPr>
  </w:style>
  <w:style w:type="character" w:customStyle="1" w:styleId="30">
    <w:name w:val="标题 3 字符"/>
    <w:aliases w:val="X-heading 3 字符"/>
    <w:basedOn w:val="a1"/>
    <w:link w:val="3"/>
    <w:uiPriority w:val="9"/>
    <w:rsid w:val="00103484"/>
    <w:rPr>
      <w:rFonts w:ascii="Arial" w:eastAsiaTheme="majorEastAsia" w:hAnsi="Arial" w:cstheme="majorBidi"/>
      <w:b/>
      <w:bCs/>
      <w:sz w:val="24"/>
    </w:rPr>
  </w:style>
  <w:style w:type="character" w:customStyle="1" w:styleId="40">
    <w:name w:val="标题 4 字符"/>
    <w:basedOn w:val="a1"/>
    <w:link w:val="4"/>
    <w:uiPriority w:val="9"/>
    <w:semiHidden/>
    <w:rsid w:val="00103484"/>
    <w:rPr>
      <w:rFonts w:asciiTheme="majorHAnsi" w:eastAsiaTheme="majorEastAsia" w:hAnsiTheme="majorHAnsi" w:cstheme="majorBidi"/>
      <w:b/>
      <w:bCs/>
      <w:i/>
      <w:iCs/>
      <w:color w:val="4F81BD" w:themeColor="accent1"/>
      <w:sz w:val="24"/>
    </w:rPr>
  </w:style>
  <w:style w:type="character" w:customStyle="1" w:styleId="50">
    <w:name w:val="标题 5 字符"/>
    <w:basedOn w:val="a1"/>
    <w:link w:val="5"/>
    <w:uiPriority w:val="9"/>
    <w:semiHidden/>
    <w:rsid w:val="00103484"/>
    <w:rPr>
      <w:rFonts w:asciiTheme="majorHAnsi" w:eastAsiaTheme="majorEastAsia" w:hAnsiTheme="majorHAnsi" w:cstheme="majorBidi"/>
      <w:color w:val="243F60" w:themeColor="accent1" w:themeShade="7F"/>
      <w:sz w:val="24"/>
    </w:rPr>
  </w:style>
  <w:style w:type="character" w:customStyle="1" w:styleId="60">
    <w:name w:val="标题 6 字符"/>
    <w:basedOn w:val="a1"/>
    <w:link w:val="6"/>
    <w:uiPriority w:val="9"/>
    <w:semiHidden/>
    <w:rsid w:val="00103484"/>
    <w:rPr>
      <w:rFonts w:asciiTheme="majorHAnsi" w:eastAsiaTheme="majorEastAsia" w:hAnsiTheme="majorHAnsi" w:cstheme="majorBidi"/>
      <w:i/>
      <w:iCs/>
      <w:color w:val="243F60" w:themeColor="accent1" w:themeShade="7F"/>
      <w:sz w:val="24"/>
    </w:rPr>
  </w:style>
  <w:style w:type="character" w:customStyle="1" w:styleId="70">
    <w:name w:val="标题 7 字符"/>
    <w:basedOn w:val="a1"/>
    <w:link w:val="7"/>
    <w:uiPriority w:val="9"/>
    <w:semiHidden/>
    <w:rsid w:val="00103484"/>
    <w:rPr>
      <w:rFonts w:asciiTheme="majorHAnsi" w:eastAsiaTheme="majorEastAsia" w:hAnsiTheme="majorHAnsi" w:cstheme="majorBidi"/>
      <w:i/>
      <w:iCs/>
      <w:color w:val="404040" w:themeColor="text1" w:themeTint="BF"/>
      <w:sz w:val="24"/>
    </w:rPr>
  </w:style>
  <w:style w:type="character" w:customStyle="1" w:styleId="80">
    <w:name w:val="标题 8 字符"/>
    <w:basedOn w:val="a1"/>
    <w:link w:val="8"/>
    <w:uiPriority w:val="9"/>
    <w:semiHidden/>
    <w:rsid w:val="00103484"/>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103484"/>
    <w:rPr>
      <w:rFonts w:asciiTheme="majorHAnsi" w:eastAsiaTheme="majorEastAsia" w:hAnsiTheme="majorHAnsi" w:cstheme="majorBidi"/>
      <w:i/>
      <w:iCs/>
      <w:color w:val="404040" w:themeColor="text1" w:themeTint="BF"/>
      <w:sz w:val="20"/>
      <w:szCs w:val="20"/>
    </w:rPr>
  </w:style>
  <w:style w:type="paragraph" w:styleId="TOC2">
    <w:name w:val="toc 2"/>
    <w:basedOn w:val="a0"/>
    <w:next w:val="a0"/>
    <w:link w:val="TOC20"/>
    <w:autoRedefine/>
    <w:uiPriority w:val="39"/>
    <w:unhideWhenUsed/>
    <w:rsid w:val="000965CD"/>
    <w:pPr>
      <w:spacing w:after="100"/>
      <w:ind w:left="240"/>
    </w:pPr>
    <w:rPr>
      <w:rFonts w:ascii="Arial" w:hAnsi="Arial"/>
      <w:sz w:val="20"/>
    </w:rPr>
  </w:style>
  <w:style w:type="paragraph" w:styleId="TOC1">
    <w:name w:val="toc 1"/>
    <w:basedOn w:val="a0"/>
    <w:next w:val="a0"/>
    <w:link w:val="TOC10"/>
    <w:autoRedefine/>
    <w:uiPriority w:val="39"/>
    <w:unhideWhenUsed/>
    <w:rsid w:val="00A9479D"/>
    <w:pPr>
      <w:tabs>
        <w:tab w:val="left" w:pos="351"/>
        <w:tab w:val="right" w:leader="dot" w:pos="9060"/>
      </w:tabs>
      <w:spacing w:after="100"/>
    </w:pPr>
    <w:rPr>
      <w:rFonts w:ascii="Arial" w:hAnsi="Arial" w:cs="Arial"/>
      <w:b/>
      <w:noProof/>
      <w:sz w:val="20"/>
      <w:szCs w:val="20"/>
    </w:rPr>
  </w:style>
  <w:style w:type="paragraph" w:styleId="TOC3">
    <w:name w:val="toc 3"/>
    <w:basedOn w:val="a0"/>
    <w:next w:val="a0"/>
    <w:autoRedefine/>
    <w:uiPriority w:val="39"/>
    <w:unhideWhenUsed/>
    <w:rsid w:val="000965CD"/>
    <w:pPr>
      <w:spacing w:after="100"/>
      <w:ind w:left="480"/>
    </w:pPr>
    <w:rPr>
      <w:rFonts w:ascii="Arial" w:hAnsi="Arial"/>
      <w:sz w:val="20"/>
    </w:rPr>
  </w:style>
  <w:style w:type="character" w:styleId="a8">
    <w:name w:val="Hyperlink"/>
    <w:basedOn w:val="a1"/>
    <w:uiPriority w:val="99"/>
    <w:unhideWhenUsed/>
    <w:rsid w:val="00DF6122"/>
    <w:rPr>
      <w:color w:val="0000FF"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0">
    <w:name w:val="TOC 1 字符"/>
    <w:basedOn w:val="a1"/>
    <w:link w:val="TOC1"/>
    <w:uiPriority w:val="39"/>
    <w:rsid w:val="00A9479D"/>
    <w:rPr>
      <w:rFonts w:ascii="Arial" w:hAnsi="Arial" w:cs="Arial"/>
      <w:b/>
      <w:noProof/>
      <w:sz w:val="20"/>
      <w:szCs w:val="20"/>
    </w:rPr>
  </w:style>
  <w:style w:type="character" w:customStyle="1" w:styleId="X-TOC1Char">
    <w:name w:val="X-TOC1 Char"/>
    <w:basedOn w:val="TOC10"/>
    <w:link w:val="X-TOC1"/>
    <w:rsid w:val="00DF6122"/>
    <w:rPr>
      <w:rFonts w:ascii="Arial" w:hAnsi="Arial" w:cs="Arial"/>
      <w:b/>
      <w:noProof/>
      <w:sz w:val="20"/>
      <w:szCs w:val="20"/>
    </w:rPr>
  </w:style>
  <w:style w:type="paragraph" w:customStyle="1" w:styleId="X-rubrik1-freinledningen">
    <w:name w:val="X-rubrik 1 - före inledningen"/>
    <w:basedOn w:val="1"/>
    <w:link w:val="X-rubrik1-freinledningenChar"/>
    <w:rsid w:val="000965CD"/>
    <w:pPr>
      <w:numPr>
        <w:numId w:val="0"/>
      </w:numPr>
      <w:ind w:left="431" w:hanging="431"/>
    </w:pPr>
    <w:rPr>
      <w:szCs w:val="36"/>
    </w:rPr>
  </w:style>
  <w:style w:type="character" w:customStyle="1" w:styleId="TOC20">
    <w:name w:val="TOC 2 字符"/>
    <w:basedOn w:val="a1"/>
    <w:link w:val="TOC2"/>
    <w:uiPriority w:val="39"/>
    <w:rsid w:val="000965CD"/>
    <w:rPr>
      <w:rFonts w:ascii="Arial" w:hAnsi="Arial"/>
      <w:sz w:val="20"/>
    </w:rPr>
  </w:style>
  <w:style w:type="character" w:customStyle="1" w:styleId="X-TOC2Char">
    <w:name w:val="X-TOC2 Char"/>
    <w:basedOn w:val="TOC20"/>
    <w:link w:val="X-TOC2"/>
    <w:rsid w:val="000965CD"/>
    <w:rPr>
      <w:rFonts w:ascii="Arial" w:hAnsi="Arial" w:cs="Arial"/>
      <w:noProof/>
      <w:sz w:val="20"/>
      <w:szCs w:val="20"/>
    </w:rPr>
  </w:style>
  <w:style w:type="character" w:styleId="a9">
    <w:name w:val="Intense Emphasis"/>
    <w:basedOn w:val="a1"/>
    <w:uiPriority w:val="21"/>
    <w:rsid w:val="000965CD"/>
    <w:rPr>
      <w:b/>
      <w:bCs/>
      <w:i/>
      <w:iCs/>
      <w:color w:val="4F81BD" w:themeColor="accent1"/>
    </w:rPr>
  </w:style>
  <w:style w:type="character" w:customStyle="1" w:styleId="X-rubrik1-freinledningenChar">
    <w:name w:val="X-rubrik 1 - före inledningen Char"/>
    <w:basedOn w:val="10"/>
    <w:link w:val="X-rubrik1-freinledningen"/>
    <w:rsid w:val="000965CD"/>
    <w:rPr>
      <w:rFonts w:ascii="Arial" w:eastAsiaTheme="majorEastAsia" w:hAnsi="Arial" w:cstheme="majorBidi"/>
      <w:bCs/>
      <w:sz w:val="36"/>
      <w:szCs w:val="36"/>
    </w:rPr>
  </w:style>
  <w:style w:type="paragraph" w:customStyle="1" w:styleId="X-heading1introductorypart">
    <w:name w:val="X-heading 1 introductory part"/>
    <w:basedOn w:val="a0"/>
    <w:link w:val="X-heading1introductorypartChar"/>
    <w:qFormat/>
    <w:rsid w:val="00801ACB"/>
    <w:pPr>
      <w:spacing w:before="720"/>
    </w:pPr>
    <w:rPr>
      <w:rFonts w:ascii="Arial" w:hAnsi="Arial" w:cs="Arial"/>
      <w:sz w:val="36"/>
      <w:szCs w:val="32"/>
      <w:lang w:val="en-GB"/>
    </w:rPr>
  </w:style>
  <w:style w:type="paragraph" w:customStyle="1" w:styleId="Listor">
    <w:name w:val="Listor"/>
    <w:basedOn w:val="a0"/>
    <w:uiPriority w:val="99"/>
    <w:rsid w:val="009906C3"/>
    <w:pPr>
      <w:autoSpaceDE w:val="0"/>
      <w:autoSpaceDN w:val="0"/>
      <w:adjustRightInd w:val="0"/>
      <w:spacing w:before="57" w:after="0"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a1"/>
    <w:link w:val="X-heading1introductorypart"/>
    <w:rsid w:val="00801ACB"/>
    <w:rPr>
      <w:rFonts w:ascii="Arial" w:hAnsi="Arial" w:cs="Arial"/>
      <w:sz w:val="36"/>
      <w:szCs w:val="32"/>
      <w:lang w:val="en-GB"/>
    </w:rPr>
  </w:style>
  <w:style w:type="paragraph" w:styleId="a">
    <w:name w:val="List Paragraph"/>
    <w:aliases w:val="X-bulleted list"/>
    <w:basedOn w:val="a0"/>
    <w:link w:val="aa"/>
    <w:uiPriority w:val="34"/>
    <w:qFormat/>
    <w:rsid w:val="006B0EDC"/>
    <w:pPr>
      <w:numPr>
        <w:numId w:val="2"/>
      </w:numPr>
      <w:contextualSpacing/>
    </w:pPr>
  </w:style>
  <w:style w:type="paragraph" w:customStyle="1" w:styleId="X-numberedlist">
    <w:name w:val="X-numbered list"/>
    <w:basedOn w:val="a"/>
    <w:link w:val="X-numberedlistChar"/>
    <w:qFormat/>
    <w:rsid w:val="008C7275"/>
    <w:pPr>
      <w:numPr>
        <w:numId w:val="4"/>
      </w:numPr>
    </w:pPr>
  </w:style>
  <w:style w:type="character" w:customStyle="1" w:styleId="aa">
    <w:name w:val="列表段落 字符"/>
    <w:aliases w:val="X-bulleted list 字符"/>
    <w:basedOn w:val="a1"/>
    <w:link w:val="a"/>
    <w:uiPriority w:val="34"/>
    <w:rsid w:val="008C7275"/>
    <w:rPr>
      <w:rFonts w:ascii="Times New Roman" w:hAnsi="Times New Roman"/>
      <w:sz w:val="24"/>
    </w:rPr>
  </w:style>
  <w:style w:type="character" w:customStyle="1" w:styleId="X-numberedlistChar">
    <w:name w:val="X-numbered list Char"/>
    <w:basedOn w:val="aa"/>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qFormat/>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val="0"/>
      <w:sz w:val="36"/>
      <w:szCs w:val="36"/>
      <w:lang w:val="en-GB"/>
    </w:rPr>
  </w:style>
  <w:style w:type="character" w:styleId="ab">
    <w:name w:val="FollowedHyperlink"/>
    <w:basedOn w:val="a1"/>
    <w:uiPriority w:val="99"/>
    <w:semiHidden/>
    <w:unhideWhenUsed/>
    <w:rsid w:val="00661A14"/>
    <w:rPr>
      <w:color w:val="800080" w:themeColor="followedHyperlink"/>
      <w:u w:val="single"/>
    </w:rPr>
  </w:style>
  <w:style w:type="paragraph" w:styleId="ac">
    <w:name w:val="Balloon Text"/>
    <w:basedOn w:val="a0"/>
    <w:link w:val="ad"/>
    <w:uiPriority w:val="99"/>
    <w:semiHidden/>
    <w:unhideWhenUsed/>
    <w:rsid w:val="005B666A"/>
    <w:pPr>
      <w:spacing w:after="0" w:line="240" w:lineRule="auto"/>
    </w:pPr>
    <w:rPr>
      <w:rFonts w:ascii="Tahoma" w:hAnsi="Tahoma" w:cs="Tahoma"/>
      <w:sz w:val="16"/>
      <w:szCs w:val="16"/>
    </w:rPr>
  </w:style>
  <w:style w:type="character" w:customStyle="1" w:styleId="ad">
    <w:name w:val="批注框文本 字符"/>
    <w:basedOn w:val="a1"/>
    <w:link w:val="ac"/>
    <w:uiPriority w:val="99"/>
    <w:semiHidden/>
    <w:rsid w:val="005B666A"/>
    <w:rPr>
      <w:rFonts w:ascii="Tahoma" w:hAnsi="Tahoma" w:cs="Tahoma"/>
      <w:sz w:val="16"/>
      <w:szCs w:val="16"/>
    </w:rPr>
  </w:style>
  <w:style w:type="character" w:styleId="ae">
    <w:name w:val="page number"/>
    <w:basedOn w:val="a1"/>
    <w:uiPriority w:val="99"/>
    <w:semiHidden/>
    <w:unhideWhenUsed/>
    <w:rsid w:val="00AF50D4"/>
  </w:style>
  <w:style w:type="character" w:customStyle="1" w:styleId="shorttext">
    <w:name w:val="short_text"/>
    <w:basedOn w:val="a1"/>
    <w:rsid w:val="00CF19DD"/>
  </w:style>
  <w:style w:type="paragraph" w:styleId="TOC4">
    <w:name w:val="toc 4"/>
    <w:basedOn w:val="a0"/>
    <w:next w:val="a0"/>
    <w:autoRedefine/>
    <w:uiPriority w:val="39"/>
    <w:unhideWhenUsed/>
    <w:rsid w:val="00945278"/>
    <w:pPr>
      <w:ind w:left="720"/>
    </w:pPr>
  </w:style>
  <w:style w:type="paragraph" w:styleId="TOC5">
    <w:name w:val="toc 5"/>
    <w:basedOn w:val="a0"/>
    <w:next w:val="a0"/>
    <w:autoRedefine/>
    <w:uiPriority w:val="39"/>
    <w:unhideWhenUsed/>
    <w:rsid w:val="00945278"/>
    <w:pPr>
      <w:ind w:left="960"/>
    </w:pPr>
  </w:style>
  <w:style w:type="paragraph" w:styleId="TOC6">
    <w:name w:val="toc 6"/>
    <w:basedOn w:val="a0"/>
    <w:next w:val="a0"/>
    <w:autoRedefine/>
    <w:uiPriority w:val="39"/>
    <w:unhideWhenUsed/>
    <w:rsid w:val="00945278"/>
    <w:pPr>
      <w:ind w:left="1200"/>
    </w:pPr>
  </w:style>
  <w:style w:type="paragraph" w:styleId="TOC7">
    <w:name w:val="toc 7"/>
    <w:basedOn w:val="a0"/>
    <w:next w:val="a0"/>
    <w:autoRedefine/>
    <w:uiPriority w:val="39"/>
    <w:unhideWhenUsed/>
    <w:rsid w:val="00945278"/>
    <w:pPr>
      <w:ind w:left="1440"/>
    </w:pPr>
  </w:style>
  <w:style w:type="paragraph" w:styleId="TOC8">
    <w:name w:val="toc 8"/>
    <w:basedOn w:val="a0"/>
    <w:next w:val="a0"/>
    <w:autoRedefine/>
    <w:uiPriority w:val="39"/>
    <w:unhideWhenUsed/>
    <w:rsid w:val="00945278"/>
    <w:pPr>
      <w:ind w:left="1680"/>
    </w:pPr>
  </w:style>
  <w:style w:type="paragraph" w:styleId="TOC9">
    <w:name w:val="toc 9"/>
    <w:basedOn w:val="a0"/>
    <w:next w:val="a0"/>
    <w:autoRedefine/>
    <w:uiPriority w:val="39"/>
    <w:unhideWhenUsed/>
    <w:rsid w:val="00945278"/>
    <w:pPr>
      <w:ind w:left="1920"/>
    </w:pPr>
  </w:style>
  <w:style w:type="paragraph" w:customStyle="1" w:styleId="Litteraturfrteckning1">
    <w:name w:val="Litteraturförteckning1"/>
    <w:basedOn w:val="a0"/>
    <w:rsid w:val="006C6C5F"/>
    <w:pPr>
      <w:spacing w:line="240" w:lineRule="auto"/>
      <w:ind w:left="720" w:hanging="720"/>
    </w:pPr>
  </w:style>
  <w:style w:type="character" w:customStyle="1" w:styleId="st">
    <w:name w:val="st"/>
    <w:basedOn w:val="a1"/>
    <w:rsid w:val="00252E68"/>
  </w:style>
  <w:style w:type="paragraph" w:customStyle="1" w:styleId="X-headingabbreviations">
    <w:name w:val="X-heading abbreviations"/>
    <w:basedOn w:val="1"/>
    <w:link w:val="X-headingabbreviationsChar"/>
    <w:qFormat/>
    <w:rsid w:val="00252E68"/>
    <w:pPr>
      <w:numPr>
        <w:numId w:val="0"/>
      </w:numPr>
    </w:pPr>
  </w:style>
  <w:style w:type="character" w:customStyle="1" w:styleId="X-headingabbreviationsChar">
    <w:name w:val="X-heading abbreviations Char"/>
    <w:basedOn w:val="10"/>
    <w:link w:val="X-headingabbreviations"/>
    <w:rsid w:val="00252E68"/>
    <w:rPr>
      <w:rFonts w:ascii="Arial" w:eastAsiaTheme="majorEastAsia" w:hAnsi="Arial" w:cstheme="majorBidi"/>
      <w:bCs/>
      <w:sz w:val="36"/>
      <w:szCs w:val="28"/>
    </w:rPr>
  </w:style>
  <w:style w:type="paragraph" w:styleId="af">
    <w:name w:val="caption"/>
    <w:basedOn w:val="a0"/>
    <w:next w:val="a0"/>
    <w:uiPriority w:val="35"/>
    <w:unhideWhenUsed/>
    <w:qFormat/>
    <w:rsid w:val="0072593B"/>
    <w:pPr>
      <w:spacing w:after="200" w:line="240" w:lineRule="auto"/>
    </w:pPr>
    <w:rPr>
      <w:b/>
      <w:bCs/>
      <w:color w:val="4F81BD" w:themeColor="accent1"/>
      <w:sz w:val="18"/>
      <w:szCs w:val="18"/>
    </w:rPr>
  </w:style>
  <w:style w:type="character" w:customStyle="1" w:styleId="tlid-translation">
    <w:name w:val="tlid-translation"/>
    <w:basedOn w:val="a1"/>
    <w:rsid w:val="000D3F91"/>
  </w:style>
  <w:style w:type="character" w:styleId="af0">
    <w:name w:val="Unresolved Mention"/>
    <w:basedOn w:val="a1"/>
    <w:uiPriority w:val="99"/>
    <w:semiHidden/>
    <w:unhideWhenUsed/>
    <w:rsid w:val="00DC33B4"/>
    <w:rPr>
      <w:color w:val="605E5C"/>
      <w:shd w:val="clear" w:color="auto" w:fill="E1DFDD"/>
    </w:rPr>
  </w:style>
  <w:style w:type="paragraph" w:styleId="af1">
    <w:name w:val="Bibliography"/>
    <w:basedOn w:val="a0"/>
    <w:next w:val="a0"/>
    <w:uiPriority w:val="37"/>
    <w:unhideWhenUsed/>
    <w:rsid w:val="001B08AC"/>
  </w:style>
  <w:style w:type="table" w:styleId="31">
    <w:name w:val="Plain Table 3"/>
    <w:basedOn w:val="a2"/>
    <w:uiPriority w:val="43"/>
    <w:rsid w:val="00212B82"/>
    <w:pPr>
      <w:spacing w:after="0" w:line="240" w:lineRule="auto"/>
    </w:pPr>
    <w:rPr>
      <w:rFonts w:eastAsiaTheme="minorEastAsia"/>
      <w:sz w:val="21"/>
      <w:szCs w:val="21"/>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835077978">
          <w:marLeft w:val="0"/>
          <w:marRight w:val="0"/>
          <w:marTop w:val="0"/>
          <w:marBottom w:val="0"/>
          <w:divBdr>
            <w:top w:val="none" w:sz="0" w:space="0" w:color="auto"/>
            <w:left w:val="none" w:sz="0" w:space="0" w:color="auto"/>
            <w:bottom w:val="none" w:sz="0" w:space="0" w:color="auto"/>
            <w:right w:val="none" w:sz="0" w:space="0" w:color="auto"/>
          </w:divBdr>
        </w:div>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0394551">
      <w:bodyDiv w:val="1"/>
      <w:marLeft w:val="0"/>
      <w:marRight w:val="0"/>
      <w:marTop w:val="0"/>
      <w:marBottom w:val="0"/>
      <w:divBdr>
        <w:top w:val="none" w:sz="0" w:space="0" w:color="auto"/>
        <w:left w:val="none" w:sz="0" w:space="0" w:color="auto"/>
        <w:bottom w:val="none" w:sz="0" w:space="0" w:color="auto"/>
        <w:right w:val="none" w:sz="0" w:space="0" w:color="auto"/>
      </w:divBdr>
      <w:divsChild>
        <w:div w:id="1892571557">
          <w:marLeft w:val="0"/>
          <w:marRight w:val="0"/>
          <w:marTop w:val="0"/>
          <w:marBottom w:val="0"/>
          <w:divBdr>
            <w:top w:val="none" w:sz="0" w:space="0" w:color="auto"/>
            <w:left w:val="none" w:sz="0" w:space="0" w:color="auto"/>
            <w:bottom w:val="none" w:sz="0" w:space="0" w:color="auto"/>
            <w:right w:val="none" w:sz="0" w:space="0" w:color="auto"/>
          </w:divBdr>
          <w:divsChild>
            <w:div w:id="9851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1200894490">
          <w:marLeft w:val="0"/>
          <w:marRight w:val="0"/>
          <w:marTop w:val="0"/>
          <w:marBottom w:val="0"/>
          <w:divBdr>
            <w:top w:val="none" w:sz="0" w:space="0" w:color="auto"/>
            <w:left w:val="none" w:sz="0" w:space="0" w:color="auto"/>
            <w:bottom w:val="none" w:sz="0" w:space="0" w:color="auto"/>
            <w:right w:val="none" w:sz="0" w:space="0" w:color="auto"/>
          </w:divBdr>
        </w:div>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hyperlink" Target="https://grpc.io/"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5.png"/><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s://www.kaggle.com/ratthachat/aptos-eye-preprocessing-in-diabetic-retinopathy" TargetMode="External"/><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footer" Target="footer1.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hyperlink" Target="https://github.com/Jiarong000/Thesis2020"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www.kaggle.com/titericz/circle-to-rectagle-preprocessing-1" TargetMode="External"/><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hyperlink" Target="https://www.tensorflow.org/" TargetMode="External"/><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3.png"/><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image" Target="media/image39.png"/><Relationship Id="rId7" Type="http://schemas.openxmlformats.org/officeDocument/2006/relationships/endnotes" Target="endnotes.xml"/><Relationship Id="rId71" Type="http://schemas.openxmlformats.org/officeDocument/2006/relationships/image" Target="media/image5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14612C-C9E1-44F5-BB95-8A68A82E2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7</TotalTime>
  <Pages>37</Pages>
  <Words>11914</Words>
  <Characters>67913</Characters>
  <Application>Microsoft Office Word</Application>
  <DocSecurity>0</DocSecurity>
  <Lines>565</Lines>
  <Paragraphs>159</Paragraphs>
  <ScaleCrop>false</ScaleCrop>
  <HeadingPairs>
    <vt:vector size="6" baseType="variant">
      <vt:variant>
        <vt:lpstr>Rubrik</vt:lpstr>
      </vt:variant>
      <vt:variant>
        <vt:i4>1</vt:i4>
      </vt:variant>
      <vt:variant>
        <vt:lpstr>Title</vt:lpstr>
      </vt:variant>
      <vt:variant>
        <vt:i4>1</vt:i4>
      </vt:variant>
      <vt:variant>
        <vt:lpstr>Headings</vt:lpstr>
      </vt:variant>
      <vt:variant>
        <vt:i4>23</vt:i4>
      </vt:variant>
    </vt:vector>
  </HeadingPairs>
  <TitlesOfParts>
    <vt:vector size="25" baseType="lpstr">
      <vt:lpstr/>
      <vt:lpstr/>
      <vt:lpstr>Inledning</vt:lpstr>
      <vt:lpstr>Inledande del</vt:lpstr>
      <vt:lpstr>    Framsida</vt:lpstr>
      <vt:lpstr>    Abstraktsida</vt:lpstr>
      <vt:lpstr>    Populärvetenskaplig sammanfattning</vt:lpstr>
      <vt:lpstr>    Innehållsförteckning</vt:lpstr>
      <vt:lpstr>    Förkortningar</vt:lpstr>
      <vt:lpstr>Huvuddel: Rapportens text med figurer och tabeller</vt:lpstr>
      <vt:lpstr>    Huvudrubriker</vt:lpstr>
      <vt:lpstr>    Huvudrapportens disposition</vt:lpstr>
      <vt:lpstr>        Inledning och bakgrund</vt:lpstr>
      <vt:lpstr>        Material och metoder</vt:lpstr>
      <vt:lpstr>        Resultat och diskussion</vt:lpstr>
      <vt:lpstr>        Tack</vt:lpstr>
      <vt:lpstr>        Referenser i den löpande texten</vt:lpstr>
      <vt:lpstr>        Tabeller och figurer</vt:lpstr>
      <vt:lpstr>    Andra delar utanför den löpande texten</vt:lpstr>
      <vt:lpstr>    Layout</vt:lpstr>
      <vt:lpstr>Avslutande del: Referenser och appendix</vt:lpstr>
      <vt:lpstr>    Referenser</vt:lpstr>
      <vt:lpstr>    Appendix</vt:lpstr>
      <vt:lpstr>Kort om skrivande</vt:lpstr>
      <vt:lpstr>Vad krävs för en godkänd slutrapport?</vt:lpstr>
    </vt:vector>
  </TitlesOfParts>
  <Company/>
  <LinksUpToDate>false</LinksUpToDate>
  <CharactersWithSpaces>79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dc:creator>
  <cp:lastModifiedBy>Liang Jiarong</cp:lastModifiedBy>
  <cp:revision>1437</cp:revision>
  <cp:lastPrinted>2020-05-31T06:54:00Z</cp:lastPrinted>
  <dcterms:created xsi:type="dcterms:W3CDTF">2019-12-06T08:26:00Z</dcterms:created>
  <dcterms:modified xsi:type="dcterms:W3CDTF">2020-05-31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5bj5Ih5s"/&gt;&lt;style id="http://www.zotero.org/styles/uppsala-universitet-institutionen-for-biologisk-grundutbildning" locale="en-GB" hasBibliography="1" bibliographyStyleHasBeenSet="1"/&gt;&lt;prefs&gt;&lt;pre</vt:lpwstr>
  </property>
  <property fmtid="{D5CDD505-2E9C-101B-9397-08002B2CF9AE}" pid="3" name="ZOTERO_PREF_2">
    <vt:lpwstr>f name="fieldType" value="Field"/&gt;&lt;pref name="storeReferences" value="true"/&gt;&lt;pref name="automaticJournalAbbreviations" value="true"/&gt;&lt;/prefs&gt;&lt;/data&gt;</vt:lpwstr>
  </property>
</Properties>
</file>